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875C344" w14:textId="52C709B8" w:rsidR="00C94AA5" w:rsidRDefault="009C1DB4" w:rsidP="00AF2D3E">
      <w:pPr>
        <w:pStyle w:val="Title"/>
      </w:pPr>
      <w:bookmarkStart w:id="0" w:name="_GoBack"/>
      <w:bookmarkEnd w:id="0"/>
      <w:r>
        <w:t>Drying, R</w:t>
      </w:r>
      <w:r w:rsidR="0066463A">
        <w:t xml:space="preserve">ewetting, </w:t>
      </w:r>
      <w:r>
        <w:t>and S</w:t>
      </w:r>
      <w:r w:rsidR="0066463A" w:rsidRPr="0066463A">
        <w:t xml:space="preserve">torage </w:t>
      </w:r>
      <w:r w:rsidR="00AF2D3E">
        <w:t xml:space="preserve">Effects </w:t>
      </w:r>
      <w:r w:rsidR="0066463A" w:rsidRPr="0066463A">
        <w:t>o</w:t>
      </w:r>
      <w:r>
        <w:t>n the Radiocarbon Signature of Heterotrophic Respiration in Laboratory Soil I</w:t>
      </w:r>
      <w:r w:rsidR="0066463A" w:rsidRPr="0066463A">
        <w:t>ncubations</w:t>
      </w:r>
    </w:p>
    <w:p w14:paraId="653FAE57" w14:textId="77777777" w:rsidR="00CD61AA" w:rsidRDefault="00CD61AA" w:rsidP="00B120F3">
      <w:pPr>
        <w:pStyle w:val="Authors"/>
      </w:pPr>
    </w:p>
    <w:p w14:paraId="32E6B0CF" w14:textId="13190F72" w:rsidR="00C94AA5" w:rsidRPr="00C94AA5" w:rsidRDefault="006B60D8" w:rsidP="00B120F3">
      <w:pPr>
        <w:pStyle w:val="Authors"/>
      </w:pPr>
      <w:r>
        <w:t>Jeffrey</w:t>
      </w:r>
      <w:r w:rsidR="009C1DB4">
        <w:t xml:space="preserve"> Beem-Miller</w:t>
      </w:r>
      <w:r w:rsidR="00545B6C" w:rsidRPr="00545B6C">
        <w:rPr>
          <w:vertAlign w:val="superscript"/>
        </w:rPr>
        <w:t>1</w:t>
      </w:r>
      <w:r w:rsidR="00C94AA5">
        <w:t xml:space="preserve">, </w:t>
      </w:r>
      <w:r w:rsidR="009C1DB4">
        <w:t>M</w:t>
      </w:r>
      <w:r>
        <w:t>arion</w:t>
      </w:r>
      <w:r w:rsidR="009C1DB4">
        <w:t xml:space="preserve"> Schrumpf</w:t>
      </w:r>
      <w:r w:rsidR="009C1DB4">
        <w:rPr>
          <w:vertAlign w:val="superscript"/>
        </w:rPr>
        <w:t>1</w:t>
      </w:r>
      <w:r w:rsidR="00C94AA5">
        <w:t xml:space="preserve">, </w:t>
      </w:r>
      <w:r>
        <w:t>Alison</w:t>
      </w:r>
      <w:r w:rsidR="009C1DB4">
        <w:t xml:space="preserve"> Hoyt</w:t>
      </w:r>
      <w:r w:rsidR="009C1DB4" w:rsidRPr="009C1DB4">
        <w:rPr>
          <w:vertAlign w:val="superscript"/>
        </w:rPr>
        <w:t>1,2</w:t>
      </w:r>
      <w:r>
        <w:t>, Georg</w:t>
      </w:r>
      <w:r w:rsidR="009C1DB4">
        <w:t xml:space="preserve"> Guggenberger</w:t>
      </w:r>
      <w:r w:rsidR="009C1DB4" w:rsidRPr="009C1DB4">
        <w:rPr>
          <w:vertAlign w:val="superscript"/>
        </w:rPr>
        <w:t>3</w:t>
      </w:r>
      <w:r>
        <w:t>, and Susan</w:t>
      </w:r>
      <w:r w:rsidR="009C1DB4">
        <w:t xml:space="preserve"> Trumbore</w:t>
      </w:r>
      <w:r w:rsidR="009C1DB4">
        <w:rPr>
          <w:vertAlign w:val="superscript"/>
        </w:rPr>
        <w:t>1,4</w:t>
      </w:r>
      <w:r w:rsidR="006F662E">
        <w:t xml:space="preserve"> </w:t>
      </w:r>
    </w:p>
    <w:p w14:paraId="4E08F316" w14:textId="1C3DB732" w:rsidR="006B60D8" w:rsidRPr="006B60D8" w:rsidRDefault="008A6077" w:rsidP="006B60D8">
      <w:pPr>
        <w:pStyle w:val="Affiliation"/>
      </w:pPr>
      <w:r w:rsidRPr="00B43FDE">
        <w:rPr>
          <w:vertAlign w:val="superscript"/>
        </w:rPr>
        <w:t>1</w:t>
      </w:r>
      <w:r w:rsidR="009C1DB4">
        <w:t>Max Planck Institute for Biogeochemistry, Jena, Germany</w:t>
      </w:r>
      <w:r w:rsidR="00CD61AA">
        <w:t xml:space="preserve">, </w:t>
      </w:r>
      <w:r w:rsidR="00545B6C">
        <w:rPr>
          <w:vertAlign w:val="superscript"/>
        </w:rPr>
        <w:t>2</w:t>
      </w:r>
      <w:r w:rsidR="006B60D8">
        <w:t>Lawrence Berkeley National Laboratory, Berkeley, CA, USA</w:t>
      </w:r>
      <w:r w:rsidR="00CD61AA">
        <w:t xml:space="preserve">, </w:t>
      </w:r>
      <w:r w:rsidR="00545B6C">
        <w:rPr>
          <w:vertAlign w:val="superscript"/>
        </w:rPr>
        <w:t>3</w:t>
      </w:r>
      <w:r w:rsidR="00C8283A">
        <w:t>Institute of Soil Science, Leibniz Universität Hannover, Hannover, Germany</w:t>
      </w:r>
      <w:r w:rsidR="00CD61AA">
        <w:t xml:space="preserve">, </w:t>
      </w:r>
      <w:r w:rsidR="006B60D8" w:rsidRPr="006B60D8">
        <w:rPr>
          <w:vertAlign w:val="superscript"/>
        </w:rPr>
        <w:t>4</w:t>
      </w:r>
      <w:r w:rsidR="006B60D8">
        <w:t xml:space="preserve">Department of </w:t>
      </w:r>
      <w:r w:rsidR="006B60D8" w:rsidRPr="006B60D8">
        <w:t>Earth System Sciences, University of California, Irvine, CA, USA</w:t>
      </w:r>
    </w:p>
    <w:p w14:paraId="2B0D7F01" w14:textId="77777777" w:rsidR="00711480" w:rsidRDefault="00711480" w:rsidP="003137C3">
      <w:pPr>
        <w:pStyle w:val="Affiliation"/>
      </w:pPr>
    </w:p>
    <w:p w14:paraId="5614852F" w14:textId="0C4D27C5" w:rsidR="00DE3F91" w:rsidRDefault="008A6077" w:rsidP="003137C3">
      <w:pPr>
        <w:pStyle w:val="Affiliation"/>
      </w:pPr>
      <w:r>
        <w:t>Correspond</w:t>
      </w:r>
      <w:r w:rsidR="00DE3F91">
        <w:t>ing</w:t>
      </w:r>
      <w:r>
        <w:t xml:space="preserve"> </w:t>
      </w:r>
      <w:r w:rsidR="006F662E">
        <w:t>author:</w:t>
      </w:r>
      <w:r>
        <w:t xml:space="preserve"> </w:t>
      </w:r>
      <w:r w:rsidR="00711480">
        <w:t>Jeffrey Beem-Miller (jbeem@bgc-jena.mpg.de)</w:t>
      </w:r>
      <w:r w:rsidR="00DE3F91">
        <w:t xml:space="preserve"> </w:t>
      </w:r>
    </w:p>
    <w:p w14:paraId="52EAA876" w14:textId="0F4D9CB3" w:rsidR="00C94AA5" w:rsidRDefault="00C94AA5" w:rsidP="005358D5">
      <w:pPr>
        <w:pStyle w:val="Heading-Main"/>
      </w:pPr>
      <w:commentRangeStart w:id="1"/>
      <w:r>
        <w:t>Key Points:</w:t>
      </w:r>
      <w:commentRangeEnd w:id="1"/>
      <w:r w:rsidR="00C6591A">
        <w:rPr>
          <w:rStyle w:val="CommentReference"/>
          <w:rFonts w:eastAsia="Calibri"/>
          <w:b w:val="0"/>
          <w:bCs w:val="0"/>
          <w:kern w:val="0"/>
        </w:rPr>
        <w:commentReference w:id="1"/>
      </w:r>
    </w:p>
    <w:p w14:paraId="33B30EA1" w14:textId="02E446D4" w:rsidR="00C4197B" w:rsidRDefault="0060736A" w:rsidP="00C4197B">
      <w:pPr>
        <w:pStyle w:val="KeyPoints"/>
        <w:numPr>
          <w:ilvl w:val="0"/>
          <w:numId w:val="9"/>
        </w:numPr>
      </w:pPr>
      <w:r>
        <w:t>∆</w:t>
      </w:r>
      <w:r w:rsidR="00C4197B" w:rsidRPr="00A13A71">
        <w:rPr>
          <w:vertAlign w:val="superscript"/>
        </w:rPr>
        <w:t>14</w:t>
      </w:r>
      <w:r w:rsidR="00C4197B">
        <w:t>C of CO</w:t>
      </w:r>
      <w:r w:rsidR="00C4197B" w:rsidRPr="00A13A71">
        <w:rPr>
          <w:vertAlign w:val="subscript"/>
        </w:rPr>
        <w:t>2</w:t>
      </w:r>
      <w:r w:rsidR="00C4197B">
        <w:t xml:space="preserve"> measured in incubations of archived soils provides an additional time point for constraining soil carbon models</w:t>
      </w:r>
    </w:p>
    <w:p w14:paraId="7F495163" w14:textId="77621A68" w:rsidR="008A4974" w:rsidRDefault="00C4197B" w:rsidP="00C4197B">
      <w:pPr>
        <w:pStyle w:val="KeyPoints"/>
        <w:numPr>
          <w:ilvl w:val="0"/>
          <w:numId w:val="9"/>
        </w:numPr>
      </w:pPr>
      <w:r>
        <w:t xml:space="preserve">Air-drying and rewetting soils </w:t>
      </w:r>
      <w:r w:rsidR="008A4974">
        <w:t xml:space="preserve">shifted the </w:t>
      </w:r>
      <w:r w:rsidR="0060736A">
        <w:t>∆</w:t>
      </w:r>
      <w:r w:rsidRPr="00711480">
        <w:rPr>
          <w:vertAlign w:val="superscript"/>
        </w:rPr>
        <w:t>14</w:t>
      </w:r>
      <w:r>
        <w:t>C of respired CO</w:t>
      </w:r>
      <w:r w:rsidRPr="00711480">
        <w:rPr>
          <w:vertAlign w:val="subscript"/>
        </w:rPr>
        <w:t>2</w:t>
      </w:r>
      <w:r w:rsidR="008A4974">
        <w:t xml:space="preserve"> by 10</w:t>
      </w:r>
      <w:r>
        <w:t xml:space="preserve"> to</w:t>
      </w:r>
      <w:r w:rsidR="008A4974">
        <w:t xml:space="preserve"> 20‰, but storage duration did not have a significant effect</w:t>
      </w:r>
    </w:p>
    <w:p w14:paraId="19FC1B64" w14:textId="306D04F1" w:rsidR="00C4197B" w:rsidRDefault="008A4974" w:rsidP="004B4031">
      <w:pPr>
        <w:pStyle w:val="KeyPoints"/>
        <w:numPr>
          <w:ilvl w:val="0"/>
          <w:numId w:val="9"/>
        </w:numPr>
      </w:pPr>
      <w:r>
        <w:t>The direction of the shift in ∆</w:t>
      </w:r>
      <w:r w:rsidRPr="00711480">
        <w:rPr>
          <w:vertAlign w:val="superscript"/>
        </w:rPr>
        <w:t>14</w:t>
      </w:r>
      <w:r>
        <w:t>C of CO</w:t>
      </w:r>
      <w:r w:rsidRPr="00A13A71">
        <w:rPr>
          <w:vertAlign w:val="subscript"/>
        </w:rPr>
        <w:t>2</w:t>
      </w:r>
      <w:r>
        <w:t xml:space="preserve"> depended on sampling year</w:t>
      </w:r>
      <w:r w:rsidR="004B4031">
        <w:t xml:space="preserve"> and the </w:t>
      </w:r>
      <w:r>
        <w:t xml:space="preserve">magnitude of change </w:t>
      </w:r>
      <w:r w:rsidR="004B4031">
        <w:t>on ecosystem type</w:t>
      </w:r>
      <w:r>
        <w:t xml:space="preserve"> </w:t>
      </w:r>
      <w:r w:rsidR="004B4031">
        <w:t>(forest &lt; grassland)</w:t>
      </w:r>
    </w:p>
    <w:p w14:paraId="5C03B4CB" w14:textId="774516B1" w:rsidR="00B719C8" w:rsidRPr="00711480" w:rsidRDefault="00B719C8" w:rsidP="00C4197B">
      <w:pPr>
        <w:pStyle w:val="KeyPoints"/>
        <w:numPr>
          <w:ilvl w:val="0"/>
          <w:numId w:val="9"/>
        </w:numPr>
      </w:pPr>
      <w:r>
        <w:br w:type="page"/>
      </w:r>
    </w:p>
    <w:p w14:paraId="2659CCE1" w14:textId="77777777" w:rsidR="002F3B11" w:rsidRDefault="008A6077" w:rsidP="00C81368">
      <w:pPr>
        <w:pStyle w:val="Heading-Main"/>
      </w:pPr>
      <w:r w:rsidRPr="00987EE5">
        <w:lastRenderedPageBreak/>
        <w:t>Abstract</w:t>
      </w:r>
    </w:p>
    <w:p w14:paraId="40D93379" w14:textId="64BBB490" w:rsidR="0063072A" w:rsidRPr="00770A8A" w:rsidRDefault="0063072A" w:rsidP="007D6CB6">
      <w:pPr>
        <w:pStyle w:val="Abstract"/>
      </w:pPr>
      <w:r>
        <w:tab/>
      </w:r>
      <w:commentRangeStart w:id="2"/>
      <w:r w:rsidR="0080345D">
        <w:t xml:space="preserve">Laboratory incubations are a useful technique for quantifying soil carbon </w:t>
      </w:r>
      <w:r w:rsidR="00A13A71">
        <w:t xml:space="preserve">pools </w:t>
      </w:r>
      <w:r w:rsidR="0080345D">
        <w:t xml:space="preserve">are </w:t>
      </w:r>
      <w:r w:rsidR="00A13A71">
        <w:t xml:space="preserve">accessible and </w:t>
      </w:r>
      <w:r w:rsidR="0080345D">
        <w:t>available to microorganisms</w:t>
      </w:r>
      <w:r>
        <w:t xml:space="preserve">. </w:t>
      </w:r>
      <w:r w:rsidR="007C2F20">
        <w:t>Measuring the r</w:t>
      </w:r>
      <w:r>
        <w:t>adiocarbon</w:t>
      </w:r>
      <w:r w:rsidR="007C2F20">
        <w:t xml:space="preserve"> </w:t>
      </w:r>
      <w:r w:rsidR="0080345D">
        <w:t xml:space="preserve">signature </w:t>
      </w:r>
      <w:r w:rsidR="007C2F20">
        <w:t>of the CO</w:t>
      </w:r>
      <w:r w:rsidR="007C2F20" w:rsidRPr="007C2F20">
        <w:rPr>
          <w:vertAlign w:val="subscript"/>
        </w:rPr>
        <w:t>2</w:t>
      </w:r>
      <w:r w:rsidR="007C2F20">
        <w:t xml:space="preserve"> released in incubations (</w:t>
      </w:r>
      <w:r w:rsidR="007C2F20" w:rsidRPr="007C2F20">
        <w:rPr>
          <w:vertAlign w:val="superscript"/>
        </w:rPr>
        <w:t>14</w:t>
      </w:r>
      <w:r w:rsidR="007C2F20">
        <w:t>C-CO</w:t>
      </w:r>
      <w:r w:rsidR="007C2F20" w:rsidRPr="007C2F20">
        <w:rPr>
          <w:vertAlign w:val="subscript"/>
        </w:rPr>
        <w:t>2</w:t>
      </w:r>
      <w:r w:rsidR="007C2F20">
        <w:t xml:space="preserve">) provides an integrative signal of the age of </w:t>
      </w:r>
      <w:r w:rsidR="0080345D">
        <w:t xml:space="preserve">carbon </w:t>
      </w:r>
      <w:r w:rsidR="007C2F20">
        <w:t>leaving the soil</w:t>
      </w:r>
      <w:r w:rsidR="00C203C0">
        <w:t xml:space="preserve"> (transit time)</w:t>
      </w:r>
      <w:r w:rsidR="007C2F20">
        <w:t xml:space="preserve">, </w:t>
      </w:r>
      <w:r>
        <w:t xml:space="preserve">but </w:t>
      </w:r>
      <w:r w:rsidR="007C2F20">
        <w:t>in order to convert</w:t>
      </w:r>
      <w:r>
        <w:t xml:space="preserve"> radiocarbon </w:t>
      </w:r>
      <w:r w:rsidR="007C2F20">
        <w:t xml:space="preserve">values to </w:t>
      </w:r>
      <w:r>
        <w:t xml:space="preserve">age </w:t>
      </w:r>
      <w:r w:rsidR="007C2F20">
        <w:t>a model is needed</w:t>
      </w:r>
      <w:r>
        <w:t xml:space="preserve">. Soil archives have </w:t>
      </w:r>
      <w:r w:rsidR="00C203C0">
        <w:t>the</w:t>
      </w:r>
      <w:r>
        <w:t xml:space="preserve"> potential </w:t>
      </w:r>
      <w:r w:rsidR="00C203C0">
        <w:t>to provide</w:t>
      </w:r>
      <w:r>
        <w:t xml:space="preserve"> multiple observations of respired CO</w:t>
      </w:r>
      <w:r w:rsidRPr="007C2F20">
        <w:rPr>
          <w:vertAlign w:val="subscript"/>
        </w:rPr>
        <w:t>2</w:t>
      </w:r>
      <w:r>
        <w:t xml:space="preserve"> </w:t>
      </w:r>
      <w:r w:rsidR="007A7578">
        <w:t>at the same location</w:t>
      </w:r>
      <w:r w:rsidR="0080345D">
        <w:t xml:space="preserve"> over time</w:t>
      </w:r>
      <w:r>
        <w:t xml:space="preserve">, which could greatly reduce model uncertainty by providing additional constraints </w:t>
      </w:r>
      <w:r w:rsidR="00C203C0">
        <w:t>for model parameterization. However,</w:t>
      </w:r>
      <w:r w:rsidR="007C2F20">
        <w:t xml:space="preserve"> air-drying, </w:t>
      </w:r>
      <w:r w:rsidR="00595BD5">
        <w:t>storage</w:t>
      </w:r>
      <w:r w:rsidR="007C2F20">
        <w:t xml:space="preserve">, and </w:t>
      </w:r>
      <w:r w:rsidR="0005072E">
        <w:t xml:space="preserve">subsequent </w:t>
      </w:r>
      <w:r w:rsidR="00595BD5">
        <w:t>rewetting</w:t>
      </w:r>
      <w:r w:rsidR="00595BD5" w:rsidDel="00595BD5">
        <w:t xml:space="preserve"> </w:t>
      </w:r>
      <w:r w:rsidR="007C2F20">
        <w:t xml:space="preserve">may lead to changes in the contribution of slower and faster cycling soil carbon pools to </w:t>
      </w:r>
      <w:r w:rsidR="007A7578">
        <w:t xml:space="preserve">microbial </w:t>
      </w:r>
      <w:r w:rsidR="007C2F20">
        <w:t>respiration. We assessed the effect</w:t>
      </w:r>
      <w:r w:rsidR="006E7F38">
        <w:t>s</w:t>
      </w:r>
      <w:r w:rsidR="007C2F20">
        <w:t xml:space="preserve"> of air-drying, rewetting, and </w:t>
      </w:r>
      <w:r w:rsidR="0080345D">
        <w:t xml:space="preserve">storage </w:t>
      </w:r>
      <w:r w:rsidR="007C2F20">
        <w:t xml:space="preserve">duration on </w:t>
      </w:r>
      <w:r w:rsidR="00431FD2" w:rsidRPr="007C2F20">
        <w:rPr>
          <w:vertAlign w:val="superscript"/>
        </w:rPr>
        <w:t>14</w:t>
      </w:r>
      <w:r w:rsidR="00431FD2">
        <w:t>C-CO</w:t>
      </w:r>
      <w:r w:rsidR="00431FD2" w:rsidRPr="007C2F20">
        <w:rPr>
          <w:vertAlign w:val="subscript"/>
        </w:rPr>
        <w:t>2</w:t>
      </w:r>
      <w:r w:rsidR="00431FD2">
        <w:t xml:space="preserve"> </w:t>
      </w:r>
      <w:r w:rsidR="0080345D">
        <w:t>observed in incubations of</w:t>
      </w:r>
      <w:r w:rsidR="00431FD2">
        <w:t xml:space="preserve"> </w:t>
      </w:r>
      <w:r w:rsidR="00595BD5">
        <w:t xml:space="preserve">soil </w:t>
      </w:r>
      <w:r w:rsidR="00431FD2">
        <w:t>samples from forests and grasslands collected over the past two decades. We found that air-drying and rewetting led to significant (</w:t>
      </w:r>
      <w:r w:rsidR="00431FD2" w:rsidRPr="00431FD2">
        <w:rPr>
          <w:i/>
        </w:rPr>
        <w:t>p</w:t>
      </w:r>
      <w:r w:rsidR="00431FD2">
        <w:t xml:space="preserve"> &lt; 0.05) changes in ∆</w:t>
      </w:r>
      <w:r w:rsidR="00431FD2" w:rsidRPr="007C2F20">
        <w:rPr>
          <w:vertAlign w:val="superscript"/>
        </w:rPr>
        <w:t>14</w:t>
      </w:r>
      <w:r w:rsidR="00431FD2">
        <w:t>C-CO</w:t>
      </w:r>
      <w:r w:rsidR="00431FD2" w:rsidRPr="007C2F20">
        <w:rPr>
          <w:vertAlign w:val="subscript"/>
        </w:rPr>
        <w:t>2</w:t>
      </w:r>
      <w:r w:rsidR="00431FD2">
        <w:rPr>
          <w:vertAlign w:val="subscript"/>
        </w:rPr>
        <w:t xml:space="preserve">, </w:t>
      </w:r>
      <w:r w:rsidR="00431FD2">
        <w:t>with</w:t>
      </w:r>
      <w:r w:rsidR="00C73BB6">
        <w:t xml:space="preserve"> changes </w:t>
      </w:r>
      <w:r w:rsidR="0080345D">
        <w:t xml:space="preserve">smaller </w:t>
      </w:r>
      <w:r w:rsidR="00C73BB6">
        <w:t>in forests (12.1‰)</w:t>
      </w:r>
      <w:r w:rsidR="0080345D">
        <w:t xml:space="preserve"> than in grasslands (21.4‰). These changes are equivalent to the difference in atmospheric radiocarbon over </w:t>
      </w:r>
      <w:r w:rsidR="00020FF3">
        <w:t>three</w:t>
      </w:r>
      <w:r w:rsidR="0080345D">
        <w:t xml:space="preserve"> to </w:t>
      </w:r>
      <w:r w:rsidR="00020FF3">
        <w:t>six</w:t>
      </w:r>
      <w:r w:rsidR="0080345D">
        <w:t xml:space="preserve"> years</w:t>
      </w:r>
      <w:r w:rsidR="00020FF3">
        <w:t xml:space="preserve"> during the period 2000 to 2020. </w:t>
      </w:r>
      <w:r w:rsidR="00595BD5">
        <w:t>In contrast, t</w:t>
      </w:r>
      <w:r w:rsidR="00C73BB6">
        <w:t>he duration of storage did not appear to affect the difference between control samples and samples undergoing air-drying and rewetting. ∆</w:t>
      </w:r>
      <w:r w:rsidR="00C73BB6" w:rsidRPr="007C2F20">
        <w:rPr>
          <w:vertAlign w:val="superscript"/>
        </w:rPr>
        <w:t>14</w:t>
      </w:r>
      <w:r w:rsidR="00C73BB6">
        <w:t>C-CO</w:t>
      </w:r>
      <w:r w:rsidR="00C73BB6" w:rsidRPr="007C2F20">
        <w:rPr>
          <w:vertAlign w:val="subscript"/>
        </w:rPr>
        <w:t>2</w:t>
      </w:r>
      <w:r w:rsidR="00C73BB6">
        <w:t xml:space="preserve"> measured immediately following rewetting </w:t>
      </w:r>
      <w:r w:rsidR="00113D43">
        <w:t xml:space="preserve">of soils </w:t>
      </w:r>
      <w:r w:rsidR="00C73BB6">
        <w:t xml:space="preserve">was not significantly different than that measured during equilibrium respiration, suggesting that air-drying and rewetting induces lasting effects on substrate availability in laboratory incubations. </w:t>
      </w:r>
      <w:r w:rsidR="00020FF3">
        <w:t>While t</w:t>
      </w:r>
      <w:r w:rsidR="00C73BB6">
        <w:t xml:space="preserve">he </w:t>
      </w:r>
      <w:r w:rsidR="00770A8A">
        <w:t>shift in ∆</w:t>
      </w:r>
      <w:r w:rsidR="00770A8A" w:rsidRPr="007C2F20">
        <w:rPr>
          <w:vertAlign w:val="superscript"/>
        </w:rPr>
        <w:t>14</w:t>
      </w:r>
      <w:r w:rsidR="00770A8A">
        <w:t>C-CO</w:t>
      </w:r>
      <w:r w:rsidR="00770A8A" w:rsidRPr="007C2F20">
        <w:rPr>
          <w:vertAlign w:val="subscript"/>
        </w:rPr>
        <w:t>2</w:t>
      </w:r>
      <w:r w:rsidR="00770A8A">
        <w:t xml:space="preserve"> induced by air-drying and rewetting </w:t>
      </w:r>
      <w:r w:rsidR="00020FF3">
        <w:t xml:space="preserve">is </w:t>
      </w:r>
      <w:r w:rsidR="00770A8A">
        <w:t xml:space="preserve">significant, </w:t>
      </w:r>
      <w:r w:rsidR="00020FF3">
        <w:t xml:space="preserve">it is </w:t>
      </w:r>
      <w:r w:rsidR="00770A8A">
        <w:t>small enough</w:t>
      </w:r>
      <w:r w:rsidR="00C203C0">
        <w:t xml:space="preserve"> that </w:t>
      </w:r>
      <w:proofErr w:type="spellStart"/>
      <w:r w:rsidR="00113D43">
        <w:t>achived</w:t>
      </w:r>
      <w:proofErr w:type="spellEnd"/>
      <w:r w:rsidR="00113D43">
        <w:t xml:space="preserve"> soil incubation</w:t>
      </w:r>
      <w:r w:rsidR="00C203C0">
        <w:t xml:space="preserve"> deserves to be a valuable tool for</w:t>
      </w:r>
      <w:r w:rsidR="00770A8A">
        <w:t xml:space="preserve"> improving</w:t>
      </w:r>
      <w:r w:rsidR="00B55CF9">
        <w:t xml:space="preserve"> soil carbon</w:t>
      </w:r>
      <w:r w:rsidR="00770A8A">
        <w:t xml:space="preserve"> model uncertainty in the future.</w:t>
      </w:r>
      <w:commentRangeEnd w:id="2"/>
      <w:r w:rsidR="00642654">
        <w:rPr>
          <w:rStyle w:val="CommentReference"/>
          <w:rFonts w:eastAsia="Calibri"/>
        </w:rPr>
        <w:commentReference w:id="2"/>
      </w:r>
    </w:p>
    <w:p w14:paraId="69A5DBFD" w14:textId="6798705D" w:rsidR="00FC3EAC" w:rsidRPr="00FC3EAC" w:rsidRDefault="00FC3EAC" w:rsidP="00DE3F91">
      <w:pPr>
        <w:pStyle w:val="Abstract"/>
        <w:rPr>
          <w:b/>
        </w:rPr>
      </w:pPr>
      <w:r w:rsidRPr="00FC3EAC">
        <w:rPr>
          <w:b/>
        </w:rPr>
        <w:t>Plain Language Summary</w:t>
      </w:r>
    </w:p>
    <w:p w14:paraId="61FF6F57" w14:textId="53D22CD7" w:rsidR="00745573" w:rsidRDefault="002044C9" w:rsidP="00C435F8">
      <w:pPr>
        <w:pStyle w:val="Text"/>
      </w:pPr>
      <w:r>
        <w:t>Soil</w:t>
      </w:r>
      <w:r w:rsidR="00E260CA">
        <w:t>s play</w:t>
      </w:r>
      <w:r>
        <w:t xml:space="preserve"> a key role </w:t>
      </w:r>
      <w:r w:rsidR="00E260CA">
        <w:t>in the global carbon cycle by</w:t>
      </w:r>
      <w:r>
        <w:t xml:space="preserve"> </w:t>
      </w:r>
      <w:r w:rsidR="00E260CA">
        <w:t xml:space="preserve">storing it </w:t>
      </w:r>
      <w:r w:rsidR="00140EA8">
        <w:t xml:space="preserve">as organic matter </w:t>
      </w:r>
      <w:r w:rsidR="00E260CA">
        <w:t>for decades to millennia</w:t>
      </w:r>
      <w:r w:rsidR="00140EA8">
        <w:t xml:space="preserve"> and thus acting as efficient carbon sink in the past</w:t>
      </w:r>
      <w:r w:rsidR="00E260CA">
        <w:t xml:space="preserve">, but it is unclear if they </w:t>
      </w:r>
      <w:r>
        <w:t xml:space="preserve">will continue to provide this ecosystem service as the climate changes. </w:t>
      </w:r>
      <w:r w:rsidR="005A2376">
        <w:t>Microbial d</w:t>
      </w:r>
      <w:r w:rsidR="002A235F">
        <w:t xml:space="preserve">ecomposition of soil organic matter returns </w:t>
      </w:r>
      <w:r w:rsidR="00C435F8">
        <w:t>CO</w:t>
      </w:r>
      <w:r w:rsidR="00C435F8" w:rsidRPr="00C435F8">
        <w:rPr>
          <w:vertAlign w:val="subscript"/>
        </w:rPr>
        <w:t>2</w:t>
      </w:r>
      <w:r w:rsidR="002A235F">
        <w:t xml:space="preserve"> back to the atmosphere, and</w:t>
      </w:r>
      <w:r w:rsidR="00C435F8">
        <w:t xml:space="preserve"> radiocarbon dating of this returning CO</w:t>
      </w:r>
      <w:r w:rsidR="00C435F8" w:rsidRPr="00C435F8">
        <w:rPr>
          <w:vertAlign w:val="subscript"/>
        </w:rPr>
        <w:t>2</w:t>
      </w:r>
      <w:r w:rsidR="00C435F8">
        <w:t xml:space="preserve"> can be used to quantify the potential for soil carbon storage. Archived soils can provide a unique insight a</w:t>
      </w:r>
      <w:r w:rsidR="00B568E1">
        <w:t xml:space="preserve">s </w:t>
      </w:r>
      <w:r w:rsidR="00C435F8">
        <w:t>the radiocarbon signature of CO</w:t>
      </w:r>
      <w:r w:rsidR="00C435F8" w:rsidRPr="00C435F8">
        <w:rPr>
          <w:vertAlign w:val="subscript"/>
        </w:rPr>
        <w:t>2</w:t>
      </w:r>
      <w:r w:rsidR="00B568E1">
        <w:t xml:space="preserve"> fixed from the atmosphere has chang</w:t>
      </w:r>
      <w:r w:rsidR="00C435F8">
        <w:t>ed markedly in the last decades. However,</w:t>
      </w:r>
      <w:r w:rsidR="00E260CA">
        <w:t xml:space="preserve"> air-drying, </w:t>
      </w:r>
      <w:r w:rsidR="005A2376">
        <w:t>time spent in archives</w:t>
      </w:r>
      <w:r w:rsidR="00C435F8">
        <w:t xml:space="preserve">, and subsequent rewetting of soils </w:t>
      </w:r>
      <w:r w:rsidR="00E260CA">
        <w:t>may affect the balance of younger versus older carbon leaving the soil</w:t>
      </w:r>
      <w:r w:rsidR="00C435F8">
        <w:t>, biasing the estimates of soil carbon storage potential</w:t>
      </w:r>
      <w:r w:rsidR="00E260CA">
        <w:t>.</w:t>
      </w:r>
      <w:r w:rsidR="002F0968">
        <w:t xml:space="preserve"> We </w:t>
      </w:r>
      <w:r w:rsidR="002A235F">
        <w:t>compared the radiocarbon signature of CO</w:t>
      </w:r>
      <w:r w:rsidR="002A235F" w:rsidRPr="00C64BC5">
        <w:rPr>
          <w:vertAlign w:val="subscript"/>
        </w:rPr>
        <w:t>2</w:t>
      </w:r>
      <w:r w:rsidR="002A235F">
        <w:t xml:space="preserve"> from soils incubated with and without air-drying and </w:t>
      </w:r>
      <w:r w:rsidR="005A2376">
        <w:t>archiving</w:t>
      </w:r>
      <w:r w:rsidR="00C435F8">
        <w:t>,</w:t>
      </w:r>
      <w:r w:rsidR="002A235F">
        <w:t xml:space="preserve"> and found that </w:t>
      </w:r>
      <w:r w:rsidR="00E1472B">
        <w:t xml:space="preserve">the air-dried soils appeared to release slightly older carbon than soils that had never been air-dried. The </w:t>
      </w:r>
      <w:r w:rsidR="00C435F8">
        <w:t xml:space="preserve">amount of time </w:t>
      </w:r>
      <w:r w:rsidR="005A2376">
        <w:t>the soils were archived</w:t>
      </w:r>
      <w:r w:rsidR="00E1472B">
        <w:t xml:space="preserve"> did not appear to have an effect. However, the </w:t>
      </w:r>
      <w:r w:rsidR="005A2376">
        <w:t>effect of</w:t>
      </w:r>
      <w:r w:rsidR="00E1472B">
        <w:t xml:space="preserve"> air-drying </w:t>
      </w:r>
      <w:r w:rsidR="005A2376">
        <w:t xml:space="preserve">on the age of soil carbon decomposed by microbes </w:t>
      </w:r>
      <w:r w:rsidR="00E1472B">
        <w:t>was small</w:t>
      </w:r>
      <w:r w:rsidR="005A2376">
        <w:t>:</w:t>
      </w:r>
      <w:r w:rsidR="00E1472B">
        <w:t xml:space="preserve"> </w:t>
      </w:r>
      <w:r w:rsidR="005A2376">
        <w:t>increasing the apparent storage time of carbon in soils by 5 years in forests</w:t>
      </w:r>
      <w:r w:rsidR="00CB2FE4">
        <w:t xml:space="preserve"> and 10 years in grasslands. These results suggest that incubating archived soils is a promising technique for</w:t>
      </w:r>
      <w:r w:rsidR="00E1472B">
        <w:t xml:space="preserve"> improving </w:t>
      </w:r>
      <w:r w:rsidR="005A2376">
        <w:t>our ability to model near-term soil carbon storage</w:t>
      </w:r>
      <w:r w:rsidR="00CB2FE4">
        <w:t xml:space="preserve"> and our understanding of global climate change</w:t>
      </w:r>
      <w:r w:rsidR="00E1472B">
        <w:t>.</w:t>
      </w:r>
    </w:p>
    <w:p w14:paraId="16752E20" w14:textId="77777777" w:rsidR="002F3B11" w:rsidRDefault="002F3B11" w:rsidP="00C81368">
      <w:pPr>
        <w:pStyle w:val="Heading-Main"/>
      </w:pPr>
      <w:r>
        <w:t>1 Introduction</w:t>
      </w:r>
    </w:p>
    <w:p w14:paraId="1FC92AA1" w14:textId="1A9BE383" w:rsidR="00387597" w:rsidRPr="00CD61AA" w:rsidRDefault="00FB5278" w:rsidP="00387597">
      <w:pPr>
        <w:pStyle w:val="Text"/>
      </w:pPr>
      <w:r>
        <w:t>The la</w:t>
      </w:r>
      <w:r w:rsidR="00CD61AA" w:rsidRPr="00CD61AA">
        <w:t>boratory soil incubation</w:t>
      </w:r>
      <w:r>
        <w:t xml:space="preserve"> is</w:t>
      </w:r>
      <w:r w:rsidR="00CD61AA" w:rsidRPr="00CD61AA">
        <w:t xml:space="preserve"> a commonly used technique for understanding soil carbon dynamics. Soil carbon is a heterogeneous mixture of organic matter, some </w:t>
      </w:r>
      <w:r>
        <w:t xml:space="preserve">components </w:t>
      </w:r>
      <w:r w:rsidR="00CD61AA" w:rsidRPr="00CD61AA">
        <w:t>of which p</w:t>
      </w:r>
      <w:r>
        <w:t>ersist</w:t>
      </w:r>
      <w:r w:rsidR="00CD61AA" w:rsidRPr="00CD61AA">
        <w:t xml:space="preserve"> in the soil for months or years, while </w:t>
      </w:r>
      <w:r w:rsidR="00E804AE">
        <w:t>other</w:t>
      </w:r>
      <w:r w:rsidR="00642654">
        <w:t>s</w:t>
      </w:r>
      <w:r w:rsidR="00E804AE">
        <w:t xml:space="preserve"> </w:t>
      </w:r>
      <w:r>
        <w:t>persist</w:t>
      </w:r>
      <w:r w:rsidR="00E804AE" w:rsidRPr="00CD61AA">
        <w:t xml:space="preserve"> </w:t>
      </w:r>
      <w:r w:rsidR="00CD61AA" w:rsidRPr="00CD61AA">
        <w:t>f</w:t>
      </w:r>
      <w:r w:rsidR="00642654">
        <w:t>or centuries or millennia. The p</w:t>
      </w:r>
      <w:r w:rsidR="00CD61AA" w:rsidRPr="00CD61AA">
        <w:t>ersistence of soil carbon can be understood through the concept of different “pools” of carbon</w:t>
      </w:r>
      <w:r w:rsidR="00642654">
        <w:t xml:space="preserve">, </w:t>
      </w:r>
      <w:r w:rsidR="00CD61AA" w:rsidRPr="00CD61AA">
        <w:t xml:space="preserve">defined by the mechanism by which </w:t>
      </w:r>
      <w:r w:rsidR="00642654">
        <w:t>carbon is</w:t>
      </w:r>
      <w:r w:rsidR="00E804AE">
        <w:t xml:space="preserve"> stabilized</w:t>
      </w:r>
      <w:r w:rsidR="00E804AE" w:rsidRPr="00CD61AA">
        <w:t xml:space="preserve"> </w:t>
      </w:r>
      <w:r w:rsidR="00CD61AA" w:rsidRPr="00CD61AA">
        <w:t>in the soil and characterized by</w:t>
      </w:r>
      <w:r>
        <w:t xml:space="preserve"> a </w:t>
      </w:r>
      <w:r w:rsidR="00CD61AA" w:rsidRPr="00CD61AA">
        <w:t xml:space="preserve">distinct </w:t>
      </w:r>
      <w:r w:rsidR="00642654">
        <w:t xml:space="preserve">probability distribution of </w:t>
      </w:r>
      <w:r>
        <w:t>age</w:t>
      </w:r>
      <w:r w:rsidR="00642654">
        <w:t>s</w:t>
      </w:r>
      <w:r>
        <w:t xml:space="preserve"> </w:t>
      </w:r>
      <w:r w:rsidR="00CA06D6">
        <w:fldChar w:fldCharType="begin" w:fldLock="1"/>
      </w:r>
      <w:r w:rsidR="00D21AF0">
        <w:instrText>ADDIN CSL_CITATION {"citationItems":[{"id":"ITEM-1","itemData":{"DOI":"10.1029/2018GB005950","ISSN":"19449224","abstract":"The question of why some organic matter is more persistent than other that decomposes quickly in soils has motivated a large amount of research in recent years. Persistence is commonly characterized as turnover or mean residence time of soil organic matter (SOM). However, turnover and residence times are ambiguous measures of persistence, because they could either represent the concepts of age or transit time. To disambiguate these concepts and propose a metric to assess SOM persistence, we calculated age and transit time distributions for a wide range of soil organic carbon (SOC) models. Furthermore, we show how age and transit time distributions can be obtained from a stochastic approach that takes a deterministic model of mass transfers among different pools and creates an equivalent stochastic model at the level of atoms. Using this approach we show: 1) age distributions have relatively old mean values and long tails in relation to transit time distributions, suggesting that carbon stored in soils is on average much older than carbon in the release flux. 2) The difference between mean ages and mean transit times is large, with estimates of SOC persistence in the order of centuries or millennia when assessed using ages, and in the order of decades when using transit or turnover times. 3) The age distribution is an appropriate metric to characterize persistence of SOM. An important implication of our analysis is that random chance is a factor that helps to explain why some organic matter persists for millennia in soil.","author":[{"dropping-particle":"","family":"Sierra","given":"Carlos A.","non-dropping-particle":"","parse-names":false,"suffix":""},{"dropping-particle":"","family":"Hoyt","given":"Alison M.","non-dropping-particle":"","parse-names":false,"suffix":""},{"dropping-particle":"","family":"He","given":"Yujie","non-dropping-particle":"","parse-names":false,"suffix":""},{"dropping-particle":"","family":"Trumbore","given":"Susan E.","non-dropping-particle":"","parse-names":false,"suffix":""}],"container-title":"Global Biogeochemical Cycles","id":"ITEM-1","issue":"10","issued":{"date-parts":[["2018"]]},"page":"1574-1588","title":"Soil Organic Matter Persistence as a Stochastic Process: Age and Transit Time Distributions of Carbon in Soils","type":"article-journal","volume":"32"},"uris":["http://www.mendeley.com/documents/?uuid=810e0443-e1cd-493d-842d-97b3a16b372e"]}],"mendeley":{"formattedCitation":"(Sierra, Hoyt, He, &amp; Trumbore, 2018)","plainTextFormattedCitation":"(Sierra, Hoyt, He, &amp; Trumbore, 2018)","previouslyFormattedCitation":"(Sierra, Hoyt, He, &amp; Trumbore, 2018)"},"properties":{"noteIndex":0},"schema":"https://github.com/citation-style-language/schema/raw/master/csl-citation.json"}</w:instrText>
      </w:r>
      <w:r w:rsidR="00CA06D6">
        <w:fldChar w:fldCharType="separate"/>
      </w:r>
      <w:r w:rsidR="00D21AF0" w:rsidRPr="00D21AF0">
        <w:rPr>
          <w:noProof/>
        </w:rPr>
        <w:t>(Sierra, Hoyt, He, &amp; Trumbore, 2018)</w:t>
      </w:r>
      <w:r w:rsidR="00CA06D6">
        <w:fldChar w:fldCharType="end"/>
      </w:r>
      <w:r w:rsidR="00CD61AA" w:rsidRPr="00CD61AA">
        <w:t>.</w:t>
      </w:r>
    </w:p>
    <w:p w14:paraId="03751D16" w14:textId="347F8573" w:rsidR="00387597" w:rsidRPr="00CD61AA" w:rsidRDefault="00CD61AA" w:rsidP="00642654">
      <w:pPr>
        <w:pStyle w:val="Text"/>
      </w:pPr>
      <w:r w:rsidRPr="00CD61AA">
        <w:t xml:space="preserve">Natural abundance radiocarbon provides information about carbon </w:t>
      </w:r>
      <w:r w:rsidR="0049415E">
        <w:t>ages</w:t>
      </w:r>
      <w:r w:rsidRPr="00CD61AA">
        <w:t xml:space="preserve"> on centennial or millennial scales, while insight into decadal scale dynamics can be gained from tracing the pulse of radiocarbon introduced into the biosphere from nuclear weapons testing (“bomb-C”) in the mid-20th century</w:t>
      </w:r>
      <w:r w:rsidR="00BC5869">
        <w:t xml:space="preserve"> </w:t>
      </w:r>
      <w:r w:rsidR="00BC5869">
        <w:fldChar w:fldCharType="begin" w:fldLock="1"/>
      </w:r>
      <w:r w:rsidR="00BC5869">
        <w:instrText>ADDIN CSL_CITATION {"citationItems":[{"id":"ITEM-1","itemData":{"DOI":"10.1146/annurev.earth.36.031207.124300","ISBN":"0084-6597\\n978-0-8243-2037-9","ISSN":"0084-6597","abstract":"Research over the past several decades has clarified the mechanisms and timescales involved in stabilizing organic matter in soils, but we still lack process-based understanding sufficient for predicting how vulnerable soil carbon (C) is, given climatic or environmental change across a range of soil types and landscapes. Part of the problem is the emphasis on short-term studies and processes that dominate C balance at the point or soil profile scale, whereas other processes that dominate over longer timescales and larger spatial scales may actually be more important for determining the carbon balance of soils in a region. Radiocarbon is one of the only tools to study the dynamics of C in soils on decadal to millennial timescales. It provides a means for directly testing models of organic matter dynamics in ecosystems and, when measured in respired CO2 or dissolved organic carbon (DOC), provides evidence of shifts in microbial metabolism. This review explores the application of this underutilized tool, wit...","author":[{"dropping-particle":"","family":"Trumbore","given":"Susan","non-dropping-particle":"","parse-names":false,"suffix":""}],"container-title":"Annual Review of Earth and Planetary Sciences","id":"ITEM-1","issue":"1","issued":{"date-parts":[["2009"]]},"page":"47-66","title":"Radiocarbon and Soil Carbon Dynamics","type":"article-journal","volume":"37"},"uris":["http://www.mendeley.com/documents/?uuid=fb4ae537-f436-49c8-b87b-b28624ea1044"]}],"mendeley":{"formattedCitation":"(Trumbore, 2009)","plainTextFormattedCitation":"(Trumbore, 2009)","previouslyFormattedCitation":"(Trumbore, 2009)"},"properties":{"noteIndex":0},"schema":"https://github.com/citation-style-language/schema/raw/master/csl-citation.json"}</w:instrText>
      </w:r>
      <w:r w:rsidR="00BC5869">
        <w:fldChar w:fldCharType="separate"/>
      </w:r>
      <w:r w:rsidR="00BC5869" w:rsidRPr="00BC5869">
        <w:rPr>
          <w:noProof/>
        </w:rPr>
        <w:t>(Trumbore, 2009)</w:t>
      </w:r>
      <w:r w:rsidR="00BC5869">
        <w:fldChar w:fldCharType="end"/>
      </w:r>
      <w:r w:rsidRPr="00CD61AA">
        <w:t>. The bomb-C pulse peaked in the atmosphere in the 19</w:t>
      </w:r>
      <w:r w:rsidR="00020FF3">
        <w:t>6</w:t>
      </w:r>
      <w:r w:rsidR="00642654">
        <w:t xml:space="preserve">0s, </w:t>
      </w:r>
      <w:r w:rsidRPr="00CD61AA">
        <w:t>but due to differential</w:t>
      </w:r>
      <w:r w:rsidR="00642654">
        <w:t xml:space="preserve"> ra</w:t>
      </w:r>
      <w:r w:rsidR="000A4E75">
        <w:t>tes of biological processing the</w:t>
      </w:r>
      <w:r w:rsidRPr="00CD61AA">
        <w:t xml:space="preserve"> peak is</w:t>
      </w:r>
      <w:r w:rsidR="00642654">
        <w:t xml:space="preserve"> </w:t>
      </w:r>
      <w:r w:rsidRPr="00CD61AA">
        <w:t>lagged in time and dampened in soils. The relative enrichment in bomb-C in different pools of soil carbon is a useful tool for inferring the relative rate at which carbon enters and leaves the pool, and for a homogenous pool it is functionally equivalent to the intrinsic decomposition rate</w:t>
      </w:r>
      <w:r w:rsidR="00BC5869">
        <w:t xml:space="preserve"> </w:t>
      </w:r>
      <w:r w:rsidR="00BC5869">
        <w:fldChar w:fldCharType="begin" w:fldLock="1"/>
      </w:r>
      <w:r w:rsidR="00BC5869">
        <w:instrText>ADDIN CSL_CITATION {"citationItems":[{"id":"ITEM-1","itemData":{"DOI":"10.1111/gcb.13556","ISSN":"13652486","abstract":"Comparisons among ecosystem models or ecosystem dynamics along environmental gradients commonly rely on metrics that integrate different processes into a useful diagnostic. Terms such as age, turnover, residence, and transit times are often used for this purpose; however, these terms are variably defined in the literature and in many cases, calculations ignore assumptions implicit in their formulas. The aim of this opinion piece was i) to make evident these discrepancies and the incorrect use of formulas, ii) highlight recent results that simplify calculations and may help to avoid confusion, and iii) propose the adoption of simple and less ambiguous terms.","author":[{"dropping-particle":"","family":"Sierra","given":"Carlos A.","non-dropping-particle":"","parse-names":false,"suffix":""},{"dropping-particle":"","family":"Müller","given":"M.","non-dropping-particle":"","parse-names":false,"suffix":""},{"dropping-particle":"","family":"Metzler","given":"H.","non-dropping-particle":"","parse-names":false,"suffix":""},{"dropping-particle":"","family":"Manzoni","given":"S.","non-dropping-particle":"","parse-names":false,"suffix":""},{"dropping-particle":"","family":"Trumbore","given":"S.E.","non-dropping-particle":"","parse-names":false,"suffix":""}],"container-title":"Global Change Biology","id":"ITEM-1","issue":"5","issued":{"date-parts":[["2017"]]},"page":"1763-1773","title":"The muddle of ages, turnover, transit, and residence times in the carbon cycle","type":"article-journal","volume":"23"},"uris":["http://www.mendeley.com/documents/?uuid=79556391-eca1-498b-a5e0-4c7f11dca978"]}],"mendeley":{"formattedCitation":"(Sierra, Müller, Metzler, Manzoni, &amp; Trumbore, 2017)","manualFormatting":"(Sierra et al., 2017)","plainTextFormattedCitation":"(Sierra, Müller, Metzler, Manzoni, &amp; Trumbore, 2017)","previouslyFormattedCitation":"(Sierra, Müller, Metzler, Manzoni, &amp; Trumbore, 2017)"},"properties":{"noteIndex":0},"schema":"https://github.com/citation-style-language/schema/raw/master/csl-citation.json"}</w:instrText>
      </w:r>
      <w:r w:rsidR="00BC5869">
        <w:fldChar w:fldCharType="separate"/>
      </w:r>
      <w:r w:rsidR="00BC5869" w:rsidRPr="00BC5869">
        <w:rPr>
          <w:noProof/>
        </w:rPr>
        <w:t>(Sierra</w:t>
      </w:r>
      <w:r w:rsidR="00BC5869">
        <w:rPr>
          <w:noProof/>
        </w:rPr>
        <w:t xml:space="preserve"> et al.</w:t>
      </w:r>
      <w:r w:rsidR="00BC5869" w:rsidRPr="00BC5869">
        <w:rPr>
          <w:noProof/>
        </w:rPr>
        <w:t>, 2017)</w:t>
      </w:r>
      <w:r w:rsidR="00BC5869">
        <w:fldChar w:fldCharType="end"/>
      </w:r>
      <w:r w:rsidRPr="00CD61AA">
        <w:t>.</w:t>
      </w:r>
    </w:p>
    <w:p w14:paraId="3EE98A1E" w14:textId="4620C1AA" w:rsidR="00387597" w:rsidRPr="00CD61AA" w:rsidRDefault="00CD61AA" w:rsidP="00387597">
      <w:pPr>
        <w:pStyle w:val="Text"/>
      </w:pPr>
      <w:r w:rsidRPr="00CD61AA">
        <w:t>Extracting and measuring the radiocarbon content of specific soil carbon pools is hampered by spatial and temporal heterogeneity of the mechanisms that lead to soil carbon persistence, such as physical occlusion in aggregates, association with minerals, or chemical recalcitrance. Defining soil carbon pools empirically with techniques such as density, size, or resistance to chemical attack can be useful, but these methods also introduce artifacts and likely result in mixtures of pools with different age distributions</w:t>
      </w:r>
      <w:r w:rsidR="00CA06D6">
        <w:t xml:space="preserve"> </w:t>
      </w:r>
      <w:r w:rsidR="00CA06D6">
        <w:fldChar w:fldCharType="begin" w:fldLock="1"/>
      </w:r>
      <w:r w:rsidR="00CA06D6">
        <w:instrText>ADDIN CSL_CITATION {"citationItems":[{"id":"ITEM-1","itemData":{"DOI":"10.1038/nature16069","ISSN":"0028-0836","PMID":"26595271","author":[{"dropping-particle":"","family":"Lehmann","given":"Johannes","non-dropping-particle":"","parse-names":false,"suffix":""},{"dropping-particle":"","family":"Kleber","given":"Markus","non-dropping-particle":"","parse-names":false,"suffix":""}],"container-title":"Nature","id":"ITEM-1","issued":{"date-parts":[["2015"]]},"page":"1-9","publisher":"Nature Publishing Group","title":"Perspective The contentious nature of soil organic matter","type":"article-journal"},"uris":["http://www.mendeley.com/documents/?uuid=64d02be5-584c-4e2f-a2f9-8600b4e50b32"]},{"id":"ITEM-2","itemData":{"DOI":"10.1111/j.1365-2486.2010.02278.x","ISSN":"13541013","abstract":"Soil carbon turnover models generally divide soil carbon into pools with varying intrinsic decomposition rates. Although these decomposition rates are modified by factors such as temperature, texture, and moisture, they are rationalized by assuming chemical structure is a primary controller of decomposition. In the current work, we use near edge X-ray absorption fine structure (NEXAFS) spectroscopy in combination with differential scanning calorimetry (DSC) and alkaline cupric oxide (CuO) oxidation to explore this assumption. Specifically, we examined material from the 2.3-2.6kgL-1 density fraction of three soils of different type (Oxisol, Alfisol, Inceptisol). The density fraction with the youngest 14C age (Oxisol, 107 years) showed the highest relative abundance of aromatic groups and the lowest O-alkyl C/aromatic C ratio as determined by NEXAFS. Conversely, the fraction with the oldest C (Inceptisol, 680 years) had the lowest relative abundance of aromatic groups and highest O-alkyl C/aromatic C ratio. This sample also had the highest proportion of thermally labile materials as measured by DSC, and the highest ratio of substituted fatty acids to lignin phenols as indicated by CuO oxidation. Therefore, the organic matter of the Inceptisol sample, with a 14C age associated with 'passive' pools of carbon (680 years), had the largest proportion of easily metabolizable organic molecules with low thermodynamic stability, whereas the organic matter of the much younger Oxisol sample (107 years) had the highest proportion of supposedly stable organic structures considered more difficult to metabolize. Our results demonstrate that C age is not necessarily related to molecular structure or thermodynamic stability, and we suggest that soil carbon models would benefit from viewing turnover rate as codetermined by the interaction between substrates, microbial actors, and abiotic driving variables. Furthermore, assuming that old carbon is composed of complex or 'recalcitrant' compounds will erroneously attribute a greater temperature sensitivity to those materials than they may actually possess. ? 2010 Blackwell Publishing Ltd.","author":[{"dropping-particle":"","family":"Kleber","given":"Markus","non-dropping-particle":"","parse-names":false,"suffix":""},{"dropping-particle":"","family":"Nico","given":"Peter S.","non-dropping-particle":"","parse-names":false,"suffix":""},{"dropping-particle":"","family":"Plante","given":"Alain","non-dropping-particle":"","parse-names":false,"suffix":""},{"dropping-particle":"","family":"Filley","given":"Timothy","non-dropping-particle":"","parse-names":false,"suffix":""},{"dropping-particle":"","family":"Kramer","given":"Marc","non-dropping-particle":"","parse-names":false,"suffix":""},{"dropping-particle":"","family":"Swanston","given":"Christopher","non-dropping-particle":"","parse-names":false,"suffix":""},{"dropping-particle":"","family":"Sollins","given":"Phillip","non-dropping-particle":"","parse-names":false,"suffix":""}],"container-title":"Global Change Biology","id":"ITEM-2","issue":"2","issued":{"date-parts":[["2011"]]},"page":"1097-1107","title":"Old and stable soil organic matter is not necessarily chemically recalcitrant: Implications for modeling concepts and temperature sensitivity","type":"article-journal","volume":"17"},"uris":["http://www.mendeley.com/documents/?uuid=27b5422d-9cc8-48c0-8b78-9869db5624be"]},{"id":"ITEM-3","itemData":{"DOI":"10.1016/j.soilbio.2016.06.003","ISSN":"00380717","abstract":"Improving predictions of soil organic carbon (SOC) dynamics by multi-compartment models requires validation of turnover times of different SOC pools. Techniques such as laboratory incubation and isotope analysis have been adopted to estimate C turnover times, yet no studies have systematically compared these techniques and assessed the uncertainties associated with them. Here, we tested whether C turnover times of soil fractions were biased by methodology, and how this changed across soil particle sizes and ecosystems. We identified 52 studies that quantified C turnover times in different soil particles fractionated either according to aggregate size (e.g., macro- versus micro-aggregates) or according to soil texture (e.g., sand versus silt versus clay). C turnover times of these soil fractions were estimated by one of three methods: laboratory incubation (16 studies), δ13C shift due to C3-C4 vegetation change (25 studies), and 14C dating (19 studies). All methods showed that C turnover times of soil fractions generally increase with decreasing soil particle size. However, estimates of C turnover times within soil fractions differed significantly among methods, with incubation estimating the shortest turnover times and 14C the longest. The short C turnover times estimated by incubation are likely due to optimal environmental conditions for microbial decomposition existing in these studies, which is often a poor representation of field conditions. The 13C method can only be used when documenting a successive C3 versus C4 vegetation shift. C turnover times estimated by 14C were systematically higher than those estimated by 13C, especially for fine soil fractions (i.e., silt and clay). Overall, our findings highlight methodological uncertainties in estimating C turnover times of soil fractions, and correction factors should be explored to account for methodological bias when C turnover times estimated from different methods are used to parameterize soil C models.","author":[{"dropping-particle":"","family":"Feng","given":"Wenting","non-dropping-particle":"","parse-names":false,"suffix":""},{"dropping-particle":"","family":"Shi","given":"Zheng","non-dropping-particle":"","parse-names":false,"suffix":""},{"dropping-particle":"","family":"Jiang","given":"Jiang","non-dropping-particle":"","parse-names":false,"suffix":""},{"dropping-particle":"","family":"Xia","given":"Jianyang","non-dropping-particle":"","parse-names":false,"suffix":""},{"dropping-particle":"","family":"Liang","given":"Junyi","non-dropping-particle":"","parse-names":false,"suffix":""},{"dropping-particle":"","family":"Zhou","given":"Jizhong","non-dropping-particle":"","parse-names":false,"suffix":""},{"dropping-particle":"","family":"Luo","given":"Yiqi","non-dropping-particle":"","parse-names":false,"suffix":""}],"container-title":"Soil Biology and Biochemistry","id":"ITEM-3","issued":{"date-parts":[["2016"]]},"page":"118-124","publisher":"Elsevier Ltd","title":"Methodological uncertainty in estimating carbon turnover times of soil fractions","type":"article-journal","volume":"100"},"uris":["http://www.mendeley.com/documents/?uuid=f0746711-73bf-4a78-a2c7-85a0ec2decae"]}],"mendeley":{"formattedCitation":"(Feng et al., 2016; Kleber et al., 2011; Lehmann &amp; Kleber, 2015)","plainTextFormattedCitation":"(Feng et al., 2016; Kleber et al., 2011; Lehmann &amp; Kleber, 2015)","previouslyFormattedCitation":"(Feng et al., 2016; Kleber et al., 2011; Lehmann &amp; Kleber, 2015)"},"properties":{"noteIndex":0},"schema":"https://github.com/citation-style-language/schema/raw/master/csl-citation.json"}</w:instrText>
      </w:r>
      <w:r w:rsidR="00CA06D6">
        <w:fldChar w:fldCharType="separate"/>
      </w:r>
      <w:r w:rsidR="00CA06D6" w:rsidRPr="00CA06D6">
        <w:rPr>
          <w:noProof/>
        </w:rPr>
        <w:t>(Feng et al., 2016; Kleber et al., 2011; Lehmann &amp; Kleber, 2015)</w:t>
      </w:r>
      <w:r w:rsidR="00CA06D6">
        <w:fldChar w:fldCharType="end"/>
      </w:r>
      <w:r w:rsidRPr="00CD61AA">
        <w:t xml:space="preserve">. In contrast, although they also introduce artifacts due to disturbance and potential alteration of the microbial community, laboratory soil incubations </w:t>
      </w:r>
      <w:r w:rsidR="00020FF3">
        <w:t xml:space="preserve">of bulk soil </w:t>
      </w:r>
      <w:r w:rsidRPr="00CD61AA">
        <w:t>make use of the same fractionation agent as is found in situ: the microbial community</w:t>
      </w:r>
      <w:r w:rsidR="00BC5869">
        <w:t xml:space="preserve"> (</w:t>
      </w:r>
      <w:proofErr w:type="spellStart"/>
      <w:r w:rsidR="00BC5869">
        <w:t>Schaedel</w:t>
      </w:r>
      <w:proofErr w:type="spellEnd"/>
      <w:r w:rsidR="00BC5869">
        <w:t xml:space="preserve"> et al., 2020)</w:t>
      </w:r>
      <w:r w:rsidRPr="00CD61AA">
        <w:t>. Measuring the radiocarbon signal of CO</w:t>
      </w:r>
      <w:r w:rsidRPr="00CD61AA">
        <w:rPr>
          <w:vertAlign w:val="subscript"/>
        </w:rPr>
        <w:t>2</w:t>
      </w:r>
      <w:r w:rsidRPr="00CD61AA">
        <w:t xml:space="preserve"> (Δ</w:t>
      </w:r>
      <w:r w:rsidRPr="00CD61AA">
        <w:rPr>
          <w:vertAlign w:val="superscript"/>
        </w:rPr>
        <w:t>14</w:t>
      </w:r>
      <w:r w:rsidRPr="00CD61AA">
        <w:t>C-CO</w:t>
      </w:r>
      <w:r w:rsidRPr="00CD61AA">
        <w:rPr>
          <w:vertAlign w:val="subscript"/>
        </w:rPr>
        <w:t>2</w:t>
      </w:r>
      <w:r w:rsidRPr="00CD61AA">
        <w:t xml:space="preserve">) released in laboratory incubations of bulk soils is </w:t>
      </w:r>
      <w:r w:rsidR="000F3B55">
        <w:t xml:space="preserve">thus </w:t>
      </w:r>
      <w:r w:rsidRPr="00CD61AA">
        <w:t>a powerful tool for understanding the relative processing rate of carbon in soil (or transit time) as it provides an integrated measure of the weighted contribution to the release flux from pools of soil carbon with distinct processing rates</w:t>
      </w:r>
      <w:r w:rsidR="00BC5869">
        <w:t xml:space="preserve"> </w:t>
      </w:r>
      <w:r w:rsidR="00BC5869">
        <w:fldChar w:fldCharType="begin" w:fldLock="1"/>
      </w:r>
      <w:r w:rsidR="00BC5869">
        <w:instrText>ADDIN CSL_CITATION {"citationItems":[{"id":"ITEM-1","itemData":{"DOI":"10.1890/1051-0761(2000)010[0399:AOSOMA]2.0.CO;2","ISBN":"10510761 (ISSN)","ISSN":"10510761","PMID":"17347700","abstract":"Radiocarbon data from soil organic matter and soil respiration provide powerful constraints for determining carbon dynamics and thereby the magnitude and timing of soil carbon response to global change. In this paper, data from three sites representing well-drained soils in boreal, temperate, and tropical forests are used to illustrate the methods for using radiocarbon to determine the turnover times of soil organic matter and to partition soil respiration. For these sites, the average age of bulk carbon in detrital and Oh/A-horizon organic carbon ranges from 200 to 1200 yr. In each case, this mass-weighted average includes components such as relatively undecomposed leaf, root, and moss litter with much shorter turnover times, and humified or mineral-associated organic matter with much longer turnover times. The average age of carbon in organic matter is greater than the average age predicted for CO2 produced by its decomposition (30, 8, and 3 yr for boreal, temperate, and tropical soil), or measured in t...","author":[{"dropping-particle":"","family":"Trumbore","given":"Susan","non-dropping-particle":"","parse-names":false,"suffix":""}],"container-title":"Ecological Applications","id":"ITEM-1","issue":"2","issued":{"date-parts":[["2000"]]},"page":"399-411","title":"Age of soil organic matter and soil respiration: Radiocarbon constraints on belowground C dynamics","type":"article-journal","volume":"10"},"uris":["http://www.mendeley.com/documents/?uuid=e885a58f-8964-4b98-8acb-504e1071f13f"]}],"mendeley":{"formattedCitation":"(Trumbore, 2000)","plainTextFormattedCitation":"(Trumbore, 2000)","previouslyFormattedCitation":"(Trumbore, 2000)"},"properties":{"noteIndex":0},"schema":"https://github.com/citation-style-language/schema/raw/master/csl-citation.json"}</w:instrText>
      </w:r>
      <w:r w:rsidR="00BC5869">
        <w:fldChar w:fldCharType="separate"/>
      </w:r>
      <w:r w:rsidR="00BC5869" w:rsidRPr="00BC5869">
        <w:rPr>
          <w:noProof/>
        </w:rPr>
        <w:t>(Trumbore, 2000)</w:t>
      </w:r>
      <w:r w:rsidR="00BC5869">
        <w:fldChar w:fldCharType="end"/>
      </w:r>
      <w:r w:rsidRPr="00CD61AA">
        <w:t>.</w:t>
      </w:r>
    </w:p>
    <w:p w14:paraId="2064726C" w14:textId="661DFC57" w:rsidR="00387597" w:rsidRPr="00CD61AA" w:rsidRDefault="00CD61AA" w:rsidP="00387597">
      <w:pPr>
        <w:pStyle w:val="Text"/>
      </w:pPr>
      <w:r w:rsidRPr="00CD61AA">
        <w:t xml:space="preserve">Calculating ages and transit times of soil carbon from </w:t>
      </w:r>
      <w:r w:rsidR="000A4E75">
        <w:t xml:space="preserve">measurements of </w:t>
      </w:r>
      <w:r w:rsidRPr="00CD61AA">
        <w:t>Δ</w:t>
      </w:r>
      <w:r w:rsidRPr="00CD61AA">
        <w:rPr>
          <w:vertAlign w:val="superscript"/>
        </w:rPr>
        <w:t>14</w:t>
      </w:r>
      <w:r w:rsidR="000A4E75">
        <w:t xml:space="preserve">C requires modeling soil carbon decomposition as a function of inputs, outputs, </w:t>
      </w:r>
      <w:r w:rsidR="00E36963">
        <w:t xml:space="preserve">stocks, </w:t>
      </w:r>
      <w:r w:rsidR="000A4E75">
        <w:t>and if applicable, transfers between different soil carbon pools</w:t>
      </w:r>
      <w:r w:rsidRPr="00CD61AA">
        <w:t xml:space="preserve">. However, </w:t>
      </w:r>
      <w:r w:rsidR="00E36963">
        <w:t>model parameterization</w:t>
      </w:r>
      <w:r w:rsidRPr="00CD61AA">
        <w:t xml:space="preserve"> is challenging</w:t>
      </w:r>
      <w:r w:rsidR="000A4E75">
        <w:t xml:space="preserve">, due to </w:t>
      </w:r>
      <w:r w:rsidR="00E36963">
        <w:t>uncertainty in defining soil carbon pools corresponding to relevant soil carbon stabilization mechanisms, as well as a lack of observational constraints</w:t>
      </w:r>
      <w:r w:rsidRPr="00CD61AA">
        <w:t xml:space="preserve">. Radiocarbon observations at a single point in time are useful, but due to the curvature of the bomb-C peak there are two points in time with the same atmospheric radiocarbon value, </w:t>
      </w:r>
      <w:r w:rsidR="00E36963">
        <w:t>which can</w:t>
      </w:r>
      <w:r w:rsidRPr="00CD61AA">
        <w:t xml:space="preserve"> </w:t>
      </w:r>
      <w:r w:rsidR="00E36963">
        <w:t xml:space="preserve">lead </w:t>
      </w:r>
      <w:r w:rsidRPr="00CD61AA">
        <w:t>to multiple model solutions</w:t>
      </w:r>
      <w:r w:rsidR="00E36963">
        <w:t xml:space="preserve"> </w:t>
      </w:r>
      <w:commentRangeStart w:id="3"/>
      <w:r w:rsidR="00E36963">
        <w:fldChar w:fldCharType="begin" w:fldLock="1"/>
      </w:r>
      <w:r w:rsidR="00055D79">
        <w:instrText>ADDIN CSL_CITATION {"citationItems":[{"id":"ITEM-1","itemData":{"DOI":"10.1890/1051-0761(2000)010[0399:AOSOMA]2.0.CO;2","ISBN":"10510761 (ISSN)","ISSN":"10510761","PMID":"17347700","abstract":"Radiocarbon data from soil organic matter and soil respiration provide powerful constraints for determining carbon dynamics and thereby the magnitude and timing of soil carbon response to global change. In this paper, data from three sites representing well-drained soils in boreal, temperate, and tropical forests are used to illustrate the methods for using radiocarbon to determine the turnover times of soil organic matter and to partition soil respiration. For these sites, the average age of bulk carbon in detrital and Oh/A-horizon organic carbon ranges from 200 to 1200 yr. In each case, this mass-weighted average includes components such as relatively undecomposed leaf, root, and moss litter with much shorter turnover times, and humified or mineral-associated organic matter with much longer turnover times. The average age of carbon in organic matter is greater than the average age predicted for CO2 produced by its decomposition (30, 8, and 3 yr for boreal, temperate, and tropical soil), or measured in t...","author":[{"dropping-particle":"","family":"Trumbore","given":"Susan","non-dropping-particle":"","parse-names":false,"suffix":""}],"container-title":"Ecological Applications","id":"ITEM-1","issue":"2","issued":{"date-parts":[["2000"]]},"page":"399-411","title":"Age of soil organic matter and soil respiration: Radiocarbon constraints on belowground C dynamics","type":"article-journal","volume":"10"},"uris":["http://www.mendeley.com/documents/?uuid=e885a58f-8964-4b98-8acb-504e1071f13f"]}],"mendeley":{"formattedCitation":"(Trumbore, 2000)","plainTextFormattedCitation":"(Trumbore, 2000)","previouslyFormattedCitation":"(Trumbore, 2000)"},"properties":{"noteIndex":0},"schema":"https://github.com/citation-style-language/schema/raw/master/csl-citation.json"}</w:instrText>
      </w:r>
      <w:r w:rsidR="00E36963">
        <w:fldChar w:fldCharType="separate"/>
      </w:r>
      <w:r w:rsidR="00E36963" w:rsidRPr="00E36963">
        <w:rPr>
          <w:noProof/>
        </w:rPr>
        <w:t>(Trumbore, 2000)</w:t>
      </w:r>
      <w:r w:rsidR="00E36963">
        <w:fldChar w:fldCharType="end"/>
      </w:r>
      <w:commentRangeEnd w:id="3"/>
      <w:r w:rsidR="00E36963">
        <w:rPr>
          <w:rStyle w:val="CommentReference"/>
          <w:rFonts w:eastAsia="Calibri"/>
        </w:rPr>
        <w:commentReference w:id="3"/>
      </w:r>
      <w:r w:rsidRPr="00CD61AA">
        <w:t>. Observations of Δ</w:t>
      </w:r>
      <w:r w:rsidRPr="00CD61AA">
        <w:rPr>
          <w:vertAlign w:val="superscript"/>
        </w:rPr>
        <w:t>14</w:t>
      </w:r>
      <w:r w:rsidRPr="00CD61AA">
        <w:t>C-CO</w:t>
      </w:r>
      <w:r w:rsidRPr="00CD61AA">
        <w:rPr>
          <w:vertAlign w:val="subscript"/>
        </w:rPr>
        <w:t>2</w:t>
      </w:r>
      <w:r w:rsidR="0049415E">
        <w:rPr>
          <w:vertAlign w:val="subscript"/>
        </w:rPr>
        <w:t xml:space="preserve"> </w:t>
      </w:r>
      <w:r w:rsidRPr="00CD61AA">
        <w:t xml:space="preserve">at </w:t>
      </w:r>
      <w:r w:rsidR="00E36963">
        <w:t>more than one point</w:t>
      </w:r>
      <w:r w:rsidRPr="00CD61AA">
        <w:t xml:space="preserve"> in time can greatly reduce model uncertainty by serving as additional constraints</w:t>
      </w:r>
      <w:r w:rsidR="00FD4E4E">
        <w:t xml:space="preserve"> </w:t>
      </w:r>
      <w:r w:rsidR="00CA06D6">
        <w:fldChar w:fldCharType="begin" w:fldLock="1"/>
      </w:r>
      <w:r w:rsidR="00CA06D6">
        <w:instrText>ADDIN CSL_CITATION {"citationItems":[{"id":"ITEM-1","itemData":{"DOI":"10.1007/s10533-011-9675-y","author":[{"dropping-particle":"","family":"Baisden","given":"W Troy","non-dropping-particle":"","parse-names":false,"suffix":""},{"dropping-particle":"","family":"Parfitt","given":"Roger L","non-dropping-particle":"","parse-names":false,"suffix":""},{"dropping-particle":"","family":"Ross","given":"Craig","non-dropping-particle":"","parse-names":false,"suffix":""},{"dropping-particle":"","family":"Schipper","given":"Louis A","non-dropping-particle":"","parse-names":false,"suffix":""},{"dropping-particle":"","family":"Canessa","given":"Silvia","non-dropping-particle":"","parse-names":false,"suffix":""}],"id":"ITEM-1","issued":{"date-parts":[["2013"]]},"page":"129-137","title":"Evaluating 50 years of time-series soil radiocarbon data : towards routine calculation of robust C residence times","type":"article-journal"},"uris":["http://www.mendeley.com/documents/?uuid=bd5cc42e-c382-4e3f-985c-b69eb0ac3b95"]}],"mendeley":{"formattedCitation":"(Baisden, Parfitt, Ross, Schipper, &amp; Canessa, 2013)","plainTextFormattedCitation":"(Baisden, Parfitt, Ross, Schipper, &amp; Canessa, 2013)","previouslyFormattedCitation":"(Baisden, Parfitt, Ross, Schipper, &amp; Canessa, 2013)"},"properties":{"noteIndex":0},"schema":"https://github.com/citation-style-language/schema/raw/master/csl-citation.json"}</w:instrText>
      </w:r>
      <w:r w:rsidR="00CA06D6">
        <w:fldChar w:fldCharType="separate"/>
      </w:r>
      <w:r w:rsidR="00CA06D6" w:rsidRPr="00CA06D6">
        <w:rPr>
          <w:noProof/>
        </w:rPr>
        <w:t>(Baisden, Parfitt, Ross, Schipper, &amp; Canessa, 2013)</w:t>
      </w:r>
      <w:r w:rsidR="00CA06D6">
        <w:fldChar w:fldCharType="end"/>
      </w:r>
      <w:r w:rsidRPr="00CD61AA">
        <w:t>.</w:t>
      </w:r>
    </w:p>
    <w:p w14:paraId="488664B0" w14:textId="59FF0A33" w:rsidR="00387597" w:rsidRPr="00CD61AA" w:rsidRDefault="00CD61AA" w:rsidP="00387597">
      <w:pPr>
        <w:pStyle w:val="Text"/>
      </w:pPr>
      <w:r w:rsidRPr="00CD61AA">
        <w:t>Air-drying soils for storage in archives is a common practice of convenience</w:t>
      </w:r>
      <w:r w:rsidR="0005072E">
        <w:t xml:space="preserve">, but causes </w:t>
      </w:r>
      <w:r w:rsidRPr="00CD61AA">
        <w:t>long-recognized effects on biological, phy</w:t>
      </w:r>
      <w:r w:rsidR="006D3C13">
        <w:t xml:space="preserve">sical, and chemical properties </w:t>
      </w:r>
      <w:r w:rsidR="006D3C13">
        <w:fldChar w:fldCharType="begin" w:fldLock="1"/>
      </w:r>
      <w:r w:rsidR="00A40482">
        <w:instrText>ADDIN CSL_CITATION {"citationItems":[{"id":"ITEM-1","itemData":{"author":[{"dropping-particle":"","family":"Bartlett","given":"R.","non-dropping-particle":"","parse-names":false,"suffix":""},{"dropping-particle":"","family":"James","given":"B.","non-dropping-particle":"","parse-names":false,"suffix":""}],"container-title":"Soil Sci. Soc. Am. J","id":"ITEM-1","issued":{"date-parts":[["1980"]]},"page":"721-724","title":"Studying Dried , Stored Soil Samples — Some Pitfalls 1","type":"article-journal","volume":"44"},"uris":["http://www.mendeley.com/documents/?uuid=b62f1689-cd30-40f3-b47d-eee96b25072d"]},{"id":"ITEM-2","itemData":{"DOI":"10.1016/j.geoderma.2019.01.053","ISSN":"0016-7061","author":[{"dropping-particle":"","family":"Jones","given":"Andrew R","non-dropping-particle":"","parse-names":false,"suffix":""},{"dropping-particle":"","family":"Gupta","given":"Vadakattu V S R","non-dropping-particle":"","parse-names":false,"suffix":""},{"dropping-particle":"","family":"Buckley","given":"Scott","non-dropping-particle":"","parse-names":false,"suffix":""},{"dropping-particle":"","family":"Brackin","given":"Richard","non-dropping-particle":"","parse-names":false,"suffix":""},{"dropping-particle":"","family":"Schmidt","given":"Susanne","non-dropping-particle":"","parse-names":false,"suffix":""},{"dropping-particle":"","family":"Dalal","given":"Ram C","non-dropping-particle":"","parse-names":false,"suffix":""}],"container-title":"Geoderma","id":"ITEM-2","issue":"January","issued":{"date-parts":[["2019"]]},"page":"12-19","publisher":"Elsevier","title":"Geoderma Drying and rewetting e ff ects on organic matter mineralisation of contrasting soils after 36 years of storage","type":"article-journal","volume":"342"},"uris":["http://www.mendeley.com/documents/?uuid=0f9eb782-a0a8-4990-be23-661e0ca71bb6"]}],"mendeley":{"formattedCitation":"(Bartlett &amp; James, 1980; Jones et al., 2019)","plainTextFormattedCitation":"(Bartlett &amp; James, 1980; Jones et al., 2019)","previouslyFormattedCitation":"(Bartlett &amp; James, 1980; Jones et al., 2019)"},"properties":{"noteIndex":0},"schema":"https://github.com/citation-style-language/schema/raw/master/csl-citation.json"}</w:instrText>
      </w:r>
      <w:r w:rsidR="006D3C13">
        <w:fldChar w:fldCharType="separate"/>
      </w:r>
      <w:r w:rsidR="006D3C13" w:rsidRPr="006D3C13">
        <w:rPr>
          <w:noProof/>
        </w:rPr>
        <w:t>(Bartlett &amp; James, 1980; Jones et al., 2019)</w:t>
      </w:r>
      <w:r w:rsidR="006D3C13">
        <w:fldChar w:fldCharType="end"/>
      </w:r>
      <w:r w:rsidR="006D3C13">
        <w:t xml:space="preserve">. </w:t>
      </w:r>
      <w:r w:rsidRPr="00CD61AA">
        <w:t xml:space="preserve">Soil archives have proved to be a valuable resource for looking at the change in soil carbon over time, with </w:t>
      </w:r>
      <w:r w:rsidR="00E36963">
        <w:t xml:space="preserve">perhaps </w:t>
      </w:r>
      <w:r w:rsidRPr="00CD61AA">
        <w:t xml:space="preserve">the most </w:t>
      </w:r>
      <w:r w:rsidR="00E36963">
        <w:t>well-known</w:t>
      </w:r>
      <w:r w:rsidRPr="00CD61AA">
        <w:t xml:space="preserve"> example being the &gt;150 year archives from the </w:t>
      </w:r>
      <w:proofErr w:type="spellStart"/>
      <w:r w:rsidRPr="00CD61AA">
        <w:t>Rothamsted</w:t>
      </w:r>
      <w:proofErr w:type="spellEnd"/>
      <w:r w:rsidRPr="00CD61AA">
        <w:t xml:space="preserve"> long-term experiments, </w:t>
      </w:r>
      <w:r w:rsidR="00E36963">
        <w:t xml:space="preserve">which were </w:t>
      </w:r>
      <w:r w:rsidRPr="00CD61AA">
        <w:t xml:space="preserve">used for parameterizing the soil carbon model Roth-C </w:t>
      </w:r>
      <w:r w:rsidR="006D3C13">
        <w:fldChar w:fldCharType="begin" w:fldLock="1"/>
      </w:r>
      <w:r w:rsidR="006D3C13">
        <w:instrText>ADDIN CSL_CITATION {"citationItems":[{"id":"ITEM-1","itemData":{"DOI":"10.1111/j.1365-2389.2008.01025.x","ISSN":"1351-0754","author":[{"dropping-particle":"","family":"Jenkinson","given":"D. S.","non-dropping-particle":"","parse-names":false,"suffix":""},{"dropping-particle":"","family":"Poulton","given":"P. R.","non-dropping-particle":"","parse-names":false,"suffix":""},{"dropping-particle":"","family":"Bryant","given":"C.","non-dropping-particle":"","parse-names":false,"suffix":""}],"container-title":"European Journal of Soil Science","id":"ITEM-1","issue":"2","issued":{"date-parts":[["2008"]]},"page":"391-399","title":"The turnover of organic carbon in subsoils. Part 1. Natural and bomb radiocarbon in soil profiles from the Rothamsted long-term field experiments","type":"article-journal","volume":"59"},"uris":["http://www.mendeley.com/documents/?uuid=25cf1aab-54b6-4f1c-bc55-7378f2a94e30"]}],"mendeley":{"formattedCitation":"(Jenkinson, Poulton, &amp; Bryant, 2008)","plainTextFormattedCitation":"(Jenkinson, Poulton, &amp; Bryant, 2008)","previouslyFormattedCitation":"(Jenkinson, Poulton, &amp; Bryant, 2008)"},"properties":{"noteIndex":0},"schema":"https://github.com/citation-style-language/schema/raw/master/csl-citation.json"}</w:instrText>
      </w:r>
      <w:r w:rsidR="006D3C13">
        <w:fldChar w:fldCharType="separate"/>
      </w:r>
      <w:r w:rsidR="006D3C13" w:rsidRPr="006D3C13">
        <w:rPr>
          <w:noProof/>
        </w:rPr>
        <w:t>(Jenkinson, Poulton, &amp; Bryant, 2008)</w:t>
      </w:r>
      <w:r w:rsidR="006D3C13">
        <w:fldChar w:fldCharType="end"/>
      </w:r>
      <w:r w:rsidR="006D3C13">
        <w:t>.</w:t>
      </w:r>
      <w:r w:rsidRPr="00CD61AA">
        <w:t xml:space="preserve"> However, the effect of air-drying, storage, and subsequent rewetting on </w:t>
      </w:r>
      <w:r w:rsidRPr="00CD61AA">
        <w:rPr>
          <w:vertAlign w:val="superscript"/>
        </w:rPr>
        <w:t>14</w:t>
      </w:r>
      <w:r w:rsidRPr="00CD61AA">
        <w:t>C-CO</w:t>
      </w:r>
      <w:r w:rsidRPr="00CD61AA">
        <w:rPr>
          <w:vertAlign w:val="subscript"/>
        </w:rPr>
        <w:t>2</w:t>
      </w:r>
      <w:r>
        <w:rPr>
          <w:vertAlign w:val="subscript"/>
        </w:rPr>
        <w:t xml:space="preserve"> </w:t>
      </w:r>
      <w:r w:rsidRPr="00CD61AA">
        <w:t>observed in soil incubations has not been documented.</w:t>
      </w:r>
    </w:p>
    <w:p w14:paraId="66D18A67" w14:textId="13331657" w:rsidR="00387597" w:rsidRPr="00CD61AA" w:rsidRDefault="00CD61AA" w:rsidP="00387597">
      <w:pPr>
        <w:pStyle w:val="Text"/>
      </w:pPr>
      <w:r w:rsidRPr="00CD61AA">
        <w:t>Following air-drying and rewetting, most soils exhibit a characteristic rapid increase in CO</w:t>
      </w:r>
      <w:r w:rsidRPr="00CD61AA">
        <w:rPr>
          <w:vertAlign w:val="subscript"/>
        </w:rPr>
        <w:t>2</w:t>
      </w:r>
      <w:r w:rsidRPr="00CD61AA">
        <w:t xml:space="preserve"> production</w:t>
      </w:r>
      <w:r w:rsidR="007B4E3C">
        <w:t xml:space="preserve"> ranging from hours to several days (the Birch effect)</w:t>
      </w:r>
      <w:r w:rsidRPr="00CD61AA">
        <w:t xml:space="preserve">, before </w:t>
      </w:r>
      <w:r w:rsidR="00107A10">
        <w:t>subsiding</w:t>
      </w:r>
      <w:r w:rsidR="00107A10" w:rsidRPr="00CD61AA">
        <w:t xml:space="preserve"> </w:t>
      </w:r>
      <w:r w:rsidRPr="00CD61AA">
        <w:t>to equili</w:t>
      </w:r>
      <w:r w:rsidR="003664FA">
        <w:t>brium respiration rates. Possible</w:t>
      </w:r>
      <w:r w:rsidRPr="00CD61AA">
        <w:t xml:space="preserve"> mechanisms driving this pulse of CO</w:t>
      </w:r>
      <w:r w:rsidRPr="00CD61AA">
        <w:rPr>
          <w:vertAlign w:val="subscript"/>
        </w:rPr>
        <w:t>2</w:t>
      </w:r>
      <w:r w:rsidRPr="00CD61AA">
        <w:t xml:space="preserve"> have been extensively studied over the past several decades</w:t>
      </w:r>
      <w:r w:rsidR="00D21AF0">
        <w:t xml:space="preserve"> </w:t>
      </w:r>
      <w:r w:rsidR="00D21AF0">
        <w:fldChar w:fldCharType="begin" w:fldLock="1"/>
      </w:r>
      <w:r w:rsidR="006D3C13">
        <w:instrText>ADDIN CSL_CITATION {"citationItems":[{"id":"ITEM-1","itemData":{"DOI":"10.1007/BF01343734","ISSN":"15735036","abstract":"Respirometer experiments show that when a dry soil is moistened a characteristic pattern of decomposition occurs in which an initial period of relatively rapid decomposition (Stage 1) falls, during a few days, to a slow steady rate (Stage 2). This pattern is repetitive with successive dryings and rewettings and is common to all soils so far investigated. The magnitude of decomposition depends in the percent carbon in the soil and on the drying conditions, air-drying being less effective than oven-drying. Decomposition during Stage 1 conforms approximately to a first-order reaction and proportionate amounts of nitrogen are mineralised. A similar pattern of decomposition occurs under field conditions throughout successive wet and dry seasons. Evidence is presented to show that decomposition involves direct microbial attack of the solid organic substrate and that the recurrent pattern of decomposition is due to the state in which the microbial population is left after drying and its subsequent behaviour on rewetting. The rapid decline in the rate of decomposition on rewetting (Stage 1) appears not to involve (1) the development of toxic conditions, (b) physical changes in the soil (since similar patterns of decomposition also occur with organic material alone or in sand) or (c) rapid decomposition of organic material made soluble by drying. The operation and repetition of this pattern of decomposition in the field has important consequences in the rundown of soil carbon and the mineralisation of soil nitrogen particularly where well-defined wet and dry seasons occur. These consequences are discussed in relation to climate and certain agricultural practices. © 1959 Martinus Nijhoff.","author":[{"dropping-particle":"","family":"Birch","given":"H. F.","non-dropping-particle":"","parse-names":false,"suffix":""}],"container-title":"Plant and Soil","id":"ITEM-1","issue":"1","issued":{"date-parts":[["1958"]]},"page":"9-31","title":"The effect of soil drying on humus decomposition and nitrogen availability","type":"article-journal","volume":"10"},"uris":["http://www.mendeley.com/documents/?uuid=4aec5d39-0cc1-466b-9e3f-721d7943ba8b"]},{"id":"ITEM-2","itemData":{"DOI":"10.1111/j.1365-2486.2008.01681.x","ISSN":"13541013","abstract":"In the next decades, many soils will be subjected to increased drying/ wetting cycles or modified water availability considering predicted global changes in precipitation and evapotranspiration. These changes may affect the turnover of C and N in soils, but the direction of changes is still unclear. The aim of the review is the evaluation of involved mechanisms, the intensity, duration and frequency of drying and wetting for the mineralization and fluxes of C and N in terrestrial soils. Controversial study results require a reappraisal of the present understanding that wetting of dry soils induces significant losses of soil C and N. The generally observed pulse in net C and N mineralization following wetting of dry soil (hereafter wetting pulse) is short-lived and often exceeds the mineralization rate of a respective moist control. Accumulated microbial and plant necromass, lysis of live microbial cells, release of compatible solutes and exposure of previously protected organic matter may explain the additional mineralization during wetting of soils. Frequent drying and wetting diminishes the wetting pulse due to limitation of the accessible organic matter pool. Despite wetting pulses, cumulative C and N mineralization (defined here as total net mineralization during drying and wetting) are mostly smaller compared with soil with optimum moisture, indicating that wetting pulses cannot compensate for small mineralization rates during drought periods. Cumulative mineralization is linked to the intensity and duration of drying, the amount and distribution of precipitation, temperature, hydrophobicity and the accessible pool of organic substrates. Wetting pulses may have  a significant impact on C and N mineralization or flux rates in arid and semiarid regions but have less impact in humid and subhumid regions on annual time scales. Organic matter stocks are progressively preserved with increasing duration and intensity of drought periods; however, fires enhance the risk of organic matter losses under dry conditions. Hydrophobicity of organic surfaces is an important mechanism that reduces C and N mineralization in topsoils after precipitation. Hence, mineralization in forest soils with hydrophobic organic horizons is presumably stronger limited than in grassland or farmland soils. Even in humid regions, suboptimal water potentials often restrict microbial activity in topsoils during growing seasons. Increasing summer droughts will likely reduce the minerali…","author":[{"dropping-particle":"","family":"Borken","given":"Werner","non-dropping-particle":"","parse-names":false,"suffix":""},{"dropping-particle":"","family":"Matzner","given":"Egbert","non-dropping-particle":"","parse-names":false,"suffix":""}],"container-title":"Global Change Biology","id":"ITEM-2","issue":"4","issued":{"date-parts":[["2009"]]},"page":"808-824","title":"Reappraisal of drying and wetting effects on C and N mineralization and fluxes in soils","type":"article-journal","volume":"15"},"uris":["http://www.mendeley.com/documents/?uuid=34b3d6b1-437d-4e15-b974-fa64a99820f7"]},{"id":"ITEM-3","itemData":{"DOI":"10.1146/annurev-ecolsys-110617-062614","ISSN":"1543-592X","abstract":"Throughout Earth's history, drought has been a common crisis in terrestrial ecosystems; in human societies, it can cause famine, one of the Four Horsemen of the apocalypse. As the global hydrological cycle intensifies with global warming, deeper droughts and rewetting will alter, and possibly transform, ecosystems. Soil communities, however, seem more tolerant than plants or animals are to water stress—the main effects, in fact, on soil processes appear to be limited diffusion and the limited supply of resources to soil organisms. Thus, the rains that end a drought not only release soil microbes from stress but also create a resource pulse that fuels soil microbial activity. It remains unclear whether the effects of drought on soil processes result from drying or rewetting. It is also unclear whether the flush of activity on rewetting is driven by microbial growth or by the physical/chemical processes that mobilize organic matter. In this review, I discuss how soil water, and the lack of it, regulates microbial life and biogeochemical processes. I first focus on organismal-level responses and then consider how these influence whole-soil organic matter dynamics. A final focus is on how to incorporate these effects into Earth System models that can effectively capture dry–wet cycling.","author":[{"dropping-particle":"","family":"Schimel","given":"Joshua P.","non-dropping-particle":"","parse-names":false,"suffix":""}],"container-title":"Annual Review of Ecology, Evolution, and Systematics","id":"ITEM-3","issue":"1","issued":{"date-parts":[["2018"]]},"page":"409-432","title":"Life in Dry Soils: Effects of Drought on Soil Microbial Communities and Processes","type":"article-journal","volume":"49"},"uris":["http://www.mendeley.com/documents/?uuid=0d219e77-15fe-4a86-887f-674e6415bc7b"]}],"mendeley":{"formattedCitation":"(Birch, 1958; Borken &amp; Matzner, 2009; Schimel, 2018)","plainTextFormattedCitation":"(Birch, 1958; Borken &amp; Matzner, 2009; Schimel, 2018)","previouslyFormattedCitation":"(Birch, 1958; Borken &amp; Matzner, 2009; Schimel, 2018)"},"properties":{"noteIndex":0},"schema":"https://github.com/citation-style-language/schema/raw/master/csl-citation.json"}</w:instrText>
      </w:r>
      <w:r w:rsidR="00D21AF0">
        <w:fldChar w:fldCharType="separate"/>
      </w:r>
      <w:r w:rsidR="00D21AF0" w:rsidRPr="00D21AF0">
        <w:rPr>
          <w:noProof/>
        </w:rPr>
        <w:t>(Birch, 1958; Borken &amp; Matzner, 2009; Schimel, 2018)</w:t>
      </w:r>
      <w:r w:rsidR="00D21AF0">
        <w:fldChar w:fldCharType="end"/>
      </w:r>
      <w:r w:rsidRPr="00CD61AA">
        <w:t xml:space="preserve">. </w:t>
      </w:r>
      <w:proofErr w:type="spellStart"/>
      <w:r w:rsidR="003664FA">
        <w:t>Hypopthesized</w:t>
      </w:r>
      <w:proofErr w:type="spellEnd"/>
      <w:r w:rsidR="003664FA">
        <w:t xml:space="preserve"> sources for the CO</w:t>
      </w:r>
      <w:r w:rsidR="003664FA" w:rsidRPr="003664FA">
        <w:rPr>
          <w:vertAlign w:val="subscript"/>
        </w:rPr>
        <w:t>2</w:t>
      </w:r>
      <w:r w:rsidR="003664FA">
        <w:t xml:space="preserve"> released following soil rewetting include the</w:t>
      </w:r>
      <w:r w:rsidRPr="00CD61AA">
        <w:t xml:space="preserve"> lysis of microbial cells subjected to osmotic shock</w:t>
      </w:r>
      <w:r w:rsidR="006D3C13">
        <w:t xml:space="preserve"> </w:t>
      </w:r>
      <w:r w:rsidR="006D3C13">
        <w:fldChar w:fldCharType="begin" w:fldLock="1"/>
      </w:r>
      <w:r w:rsidR="006D3C13">
        <w:instrText>ADDIN CSL_CITATION {"citationItems":[{"id":"ITEM-1","itemData":{"DOI":"10.1016/j.soilbio.2008.08.013","ISSN":"00380717","abstract":"To better understand the nature of the C flush that follows the rewetting of dry soil, we chemically characterized the water soluble pools following rewetting of soil dried to several different water potentials. To assess the impact that historical soil water status has on the size of the rewetting labile soluble pool, a laboratory water stress gradient was applied to soils that were collected from drought-prone and irrigated tallgrass prairie soils. In the laboratory, soils were either incubated at -33 kPa or dried steadily over a 0.6, 1, 2, or 3 day period to -1.5, -4, -15, and -45 MPa respectively. On the 4th day, samples were wetted back to -33 kPa and immediately assayed for soluble, microbial, or respiratory pools of carbon. After extraction, samples were also assayed using NMR, GC-MS, and LC-MS to assess carbohydrate, amino acid, osmolyte and sugar pools. The greater the degree of drying before rewetting was associated with greater concentrations of microbial, soluble and respiratory pools of carbon, increasing by 50, 400 and 250%, respectively, in the most water stressed compared to continuously moist soil. Compared to drought-prone soils, the amount of soluble C released as a result of rewetting was 30 to 50% greater in soils that were irrigated for 11 years. The pool of organics was not completely characterized and only small amounts of TBDMS and TMS derived compounds accounting for 2-4% of the soluble C pool were detected. In contrast, oligosaccharides constituted approximately 20-25% of the sample C. Our results suggest that the flush of C following wetting of a dry soil is not dominated by common microbial osmolytes (e.g. proline, glycine betaine, ectoine, glycerol, mannitol, trehalose). In light of this finding more research is needed to better understand the adaptations that microbial communities utilize to respond to the rewetting of dried soil. © 2008 Elsevier Ltd. All rights reserved.","author":[{"dropping-particle":"","family":"Williams","given":"Mark A.","non-dropping-particle":"","parse-names":false,"suffix":""},{"dropping-particle":"","family":"Xia","given":"Kang","non-dropping-particle":"","parse-names":false,"suffix":""}],"container-title":"Soil Biology and Biochemistry","id":"ITEM-1","issue":"1","issued":{"date-parts":[["2009"]]},"page":"21-28","publisher":"Elsevier Ltd","title":"Characterization of the water soluble soil organic pool following the rewetting of dry soil in a drought-prone tallgrass prairie","type":"article-journal","volume":"41"},"uris":["http://www.mendeley.com/documents/?uuid=ae9d631e-c400-4c13-b5f0-3822ab5fe8d0"]},{"id":"ITEM-2","itemData":{"DOI":"10.1016/j.soilbio.2016.03.021","ISSN":"0038-0717","author":[{"dropping-particle":"","family":"Warren","given":"Charles R","non-dropping-particle":"","parse-names":false,"suffix":""}],"container-title":"Soil Biology and Biochemistry","id":"ITEM-2","issued":{"date-parts":[["2016"]]},"page":"54-63","publisher":"Elsevier Ltd","title":"Soil Biology &amp; Biochemistry Do microbial osmolytes or extracellular depolymerisation products accumulate as soil dries ?","type":"article-journal","volume":"98"},"uris":["http://www.mendeley.com/documents/?uuid=1cdafa52-1c7d-46d8-a756-3963ce1e3397"]}],"mendeley":{"formattedCitation":"(Warren, 2016; Williams &amp; Xia, 2009)","plainTextFormattedCitation":"(Warren, 2016; Williams &amp; Xia, 2009)","previouslyFormattedCitation":"(Warren, 2016; Williams &amp; Xia, 2009)"},"properties":{"noteIndex":0},"schema":"https://github.com/citation-style-language/schema/raw/master/csl-citation.json"}</w:instrText>
      </w:r>
      <w:r w:rsidR="006D3C13">
        <w:fldChar w:fldCharType="separate"/>
      </w:r>
      <w:r w:rsidR="006D3C13" w:rsidRPr="006D3C13">
        <w:rPr>
          <w:noProof/>
        </w:rPr>
        <w:t>(Warren, 2016; Williams &amp; Xia, 2009)</w:t>
      </w:r>
      <w:r w:rsidR="006D3C13">
        <w:fldChar w:fldCharType="end"/>
      </w:r>
      <w:r w:rsidR="006D3C13">
        <w:t xml:space="preserve">, </w:t>
      </w:r>
      <w:r w:rsidRPr="00CD61AA">
        <w:t>disruption of soil aggregates, osmolytes released from microbes emerging from aridity induced dormancy</w:t>
      </w:r>
      <w:r w:rsidR="006D3C13">
        <w:t xml:space="preserve"> </w:t>
      </w:r>
      <w:r w:rsidR="006D3C13">
        <w:fldChar w:fldCharType="begin" w:fldLock="1"/>
      </w:r>
      <w:r w:rsidR="006D3C13">
        <w:instrText>ADDIN CSL_CITATION {"citationItems":[{"id":"ITEM-1","itemData":{"DOI":"10.1016/S0038-0717(02)00007-X","ISSN":"00380717","abstract":"Soil drying and rewetting impose a significant stress on the soil microbial community. While wetting events are common in most environments, the short and long-term effects of soil rewetting on microbial processes have not been well studied. Furthermore, it is not clear if stress history is important to consider when modeling microbial controls on ecosystem dynamics. In this experiment, we manipulated the frequency of soil rewetting events during 2 months to determine how stress history influences the response of soil microbial communities to rewetting events. Two soils were collected from the Sedgwick Ranch Natural Reserve in Santa Ynez, CA, one from an annual grassland, the other from underneath an oak canopy. Soils were incubated in the lab and went through either 0, 1, 2, 4, 6, 9, or 15 drying-rewetting cycles over 2 months. Soil moisture content was adjusted so that the average moisture content over the course of the incubation was the same for all samples, compensating for the number of drying-rewetting cycles. Soils were analyzed for respiration rate, substrate utilization efficiency, nitrification potential, microbial biomass, and NH 4+ and NO 3- concentrations. Total CO 2 loss during incubation significantly increased with number of rewetting events for oak soils but not for grass soils, where a large number of rewetting events decreased total CO 2 loss. Exposure to frequent drying-rewetting events decreased the amount of CO 2 released upon rewetting and dramatically increased the activity of autotrophic nitrifier populations. For up to 6 weeks after the last drying-rewetting cycle, respiration rates in soils exposed to a history of drying-rewetting events were substantially lower than their non-stressed controls. In all cases, the effects of the rewetting stress were greater in oak than in grass soils. The results indicate that drying-rewetting events can induce significant changes in microbial C and N dynamics and these effects can last for more than a month after the last stress. The frequency of drying-rewetting stress events has important ecosystem-level ramifications and should be incorporated into models of soil microbial dynamics. © 2002 Elsevier Science Ltd. All rights reserved.","author":[{"dropping-particle":"","family":"Fierer","given":"Noah","non-dropping-particle":"","parse-names":false,"suffix":""},{"dropping-particle":"","family":"Schimel","given":"Joshua P.","non-dropping-particle":"","parse-names":false,"suffix":""}],"container-title":"Soil Biology and Biochemistry","id":"ITEM-1","issue":"6","issued":{"date-parts":[["2002"]]},"page":"777-787","title":"Effects of drying-rewetting frequency on soil carbon and nitrogen transformations","type":"article-journal","volume":"34"},"uris":["http://www.mendeley.com/documents/?uuid=3ee6ed03-4eff-40bf-950b-128689b9a21f"]},{"id":"ITEM-2","itemData":{"DOI":"10.1016/S0038-0717(02)00251-1","ISBN":"0038-0717","ISSN":"00380717","abstract":"Soil profiles are often many meters deep, but with the majority of studies in soil microbiology focusing exclusively on the soil surface, we know very little about the nature of the microbial communities inhabiting the deeper soil horizons. We used phospholipid fatty acid (PLFA) analysis to examine the vertical distribution of specific microbial groups and to identify the patterns of microbial abundance and community-level diversity within the soil profile. Samples were collected from the soil surface down to 2 m in depth from two unsaturated Mollisol profiles located near Santa Barbara, CA, USA. While the densities of microorganisms were generally one to two orders of magnitude lower in the deeper horizons of both profiles than at the soil surface, approximately 35% of the total quantity of microbial biomass found in the top 2 m of soil is found below a depth of 25 cm. Principal components analysis of the PLFA signatures indicates that the composition of the soil microbial communities changes significantly with soil depth. The differentiation of microbial communities within the two profiles coincides with an overall decline in microbial diversity. The number of individual PLFAs detected in soil samples decreased by about a third from the soil surface down to 2 m. The ratios of cyclopropyl/monoenoic precursors and total saturated/total monounsaturated fatty acids increased with soil depth, suggesting that the microbes inhabiting the deeper soil horizons are more carbon limited than surface-dwelling microbes. Using PLFAs as biomarkers, we show that Gram-positive bacteria and actinomycetes tended to increase in proportional abundance with increasing soil depth, while the abundances of Gram-negative bacteria, fungi, and protozoa were highest at the soil surface and substantially lower in the subsurface. The vertical distribution of these specific microbial groups can largely be attributed to the decline in carbon availability with soil depth. © 2003 Elsevier Science Ltd. All rights reserved.","author":[{"dropping-particle":"","family":"Fierer","given":"N.","non-dropping-particle":"","parse-names":false,"suffix":""},{"dropping-particle":"","family":"Schimel","given":"J.P.","non-dropping-particle":"","parse-names":false,"suffix":""},{"dropping-particle":"","family":"Holden","given":"P.A.","non-dropping-particle":"","parse-names":false,"suffix":""}],"container-title":"Soil Biology and Biochemistry","id":"ITEM-2","issue":"1","issued":{"date-parts":[["2003"]]},"page":"167-176","title":"Variations in microbial community composition through two soil depth profiles","type":"article-journal","volume":"35"},"uris":["http://www.mendeley.com/documents/?uuid=64d7dcfe-7de4-4ca4-8bcc-383b6b6e01da"]}],"mendeley":{"formattedCitation":"(N. Fierer, Schimel, &amp; Holden, 2003; Noah Fierer &amp; Schimel, 2002)","plainTextFormattedCitation":"(N. Fierer, Schimel, &amp; Holden, 2003; Noah Fierer &amp; Schimel, 2002)","previouslyFormattedCitation":"(N. Fierer, Schimel, &amp; Holden, 2003; Noah Fierer &amp; Schimel, 2002)"},"properties":{"noteIndex":0},"schema":"https://github.com/citation-style-language/schema/raw/master/csl-citation.json"}</w:instrText>
      </w:r>
      <w:r w:rsidR="006D3C13">
        <w:fldChar w:fldCharType="separate"/>
      </w:r>
      <w:r w:rsidR="006D3C13" w:rsidRPr="006D3C13">
        <w:rPr>
          <w:noProof/>
        </w:rPr>
        <w:t>(N. Fierer, Schimel, &amp; Holden, 2003; Noah Fierer &amp; Schimel, 2002)</w:t>
      </w:r>
      <w:r w:rsidR="006D3C13">
        <w:fldChar w:fldCharType="end"/>
      </w:r>
      <w:r w:rsidRPr="00CD61AA">
        <w:t>, desorption of mineral-associated organic matter, or a combination of these sources</w:t>
      </w:r>
      <w:r w:rsidR="006D3C13">
        <w:t xml:space="preserve"> </w:t>
      </w:r>
      <w:r w:rsidR="006D3C13">
        <w:fldChar w:fldCharType="begin" w:fldLock="1"/>
      </w:r>
      <w:r w:rsidR="006D3C13">
        <w:instrText>ADDIN CSL_CITATION {"citationItems":[{"id":"ITEM-1","itemData":{"DOI":"10.1007/s10533-020-00645-y","ISBN":"0123456789","ISSN":"1573515X","abstract":"Wetting of dry soil triggers a pulse of microbial respiration that has been attributed to two broad mechanisms: (1) recycling of microbial cellular carbon (C), and (2) consumption of extracellular organic C made available to microbes by wetting. We evaluated these two mechanisms by measuring cumulative CO2 release, changes in the size and chemical composition of microbial biomass, and water-extractable organic carbon (WEOC) concentrations following artificial wetting of soil sampled from two depths at each of seven sites across California spanning a range of geologic parent materials. In samples collected from surface soil (0–10 cm depth), we found that cumulative CO2 release after wetting in the laboratory was most strongly correlated with microbial biomass. In these samples, the relative abundance of trehalose—a putative microbial osmolyte—decreased from 25% (SD = 12) to 16% (SD = 7) of the chloroform-labile fraction of the microbial biomass after wetting. This suggested a role for osmolyte consumption in generating the respiration pulse. In subsoil (40–50 cm depth, or sampled at contact with rock), however, the cumulative CO2 release after wetting was unrelated to microbial biomass and more strongly related to WEOC. The concentrations of selected microbial biomass constituents (e.g. trehalose and amino acids) in WEOC were negligible (&lt; 1%), suggesting that cell lysis was not important in generating WEOC in this study. The amount of WEOC relative to total organic C was greatest in subsoil, and negatively related to ammonium oxalate-extractable Fe (Pearson’s R = 0.42, p &lt; 0.01), suggesting a role for soil mineralogical properties in controlling WEOC release. Together, these findings suggest that microbial cellular C and extracellular C jointly contribute to the respiration pulse, and that their relative contribution depends on depth.","author":[{"dropping-particle":"","family":"Slessarev","given":"Eric W.","non-dropping-particle":"","parse-names":false,"suffix":""},{"dropping-particle":"","family":"Lin","given":"Yang","non-dropping-particle":"","parse-names":false,"suffix":""},{"dropping-particle":"","family":"Jiménez","given":"Beatrix Y.","non-dropping-particle":"","parse-names":false,"suffix":""},{"dropping-particle":"","family":"Homyak","given":"Peter M.","non-dropping-particle":"","parse-names":false,"suffix":""},{"dropping-particle":"","family":"Chadwick","given":"Oliver A.","non-dropping-particle":"","parse-names":false,"suffix":""},{"dropping-particle":"","family":"D’Antonio","given":"Carla M.","non-dropping-particle":"","parse-names":false,"suffix":""},{"dropping-particle":"","family":"Schimel","given":"Joshua P.","non-dropping-particle":"","parse-names":false,"suffix":""}],"container-title":"Biogeochemistry","id":"ITEM-1","issue":"3","issued":{"date-parts":[["2020"]]},"page":"307-324","title":"Cellular and extracellular C contributions to respiration after wetting dry soil","type":"article-journal","volume":"147"},"uris":["http://www.mendeley.com/documents/?uuid=1ad23cf0-b5ac-4956-bf6e-7cf1d6c54047"]}],"mendeley":{"formattedCitation":"(Slessarev et al., 2020)","plainTextFormattedCitation":"(Slessarev et al., 2020)","previouslyFormattedCitation":"(Slessarev et al., 2020)"},"properties":{"noteIndex":0},"schema":"https://github.com/citation-style-language/schema/raw/master/csl-citation.json"}</w:instrText>
      </w:r>
      <w:r w:rsidR="006D3C13">
        <w:fldChar w:fldCharType="separate"/>
      </w:r>
      <w:r w:rsidR="006D3C13" w:rsidRPr="006D3C13">
        <w:rPr>
          <w:noProof/>
        </w:rPr>
        <w:t>(Slessarev et al., 2020)</w:t>
      </w:r>
      <w:r w:rsidR="006D3C13">
        <w:fldChar w:fldCharType="end"/>
      </w:r>
      <w:r w:rsidRPr="00CD61AA">
        <w:t xml:space="preserve">. </w:t>
      </w:r>
    </w:p>
    <w:p w14:paraId="7CE1C250" w14:textId="77777777" w:rsidR="003275EA" w:rsidRDefault="00CD61AA" w:rsidP="00D54D34">
      <w:pPr>
        <w:pStyle w:val="Text"/>
      </w:pPr>
      <w:commentRangeStart w:id="4"/>
      <w:r w:rsidRPr="00CD61AA">
        <w:t>Air-drying has been shown to result in the formation of new or stronger mineral-organic associations, increased aggregate stability, decreased microbial biomass, and a higher quantity of water-extractable organic matter</w:t>
      </w:r>
      <w:r w:rsidR="00107A10">
        <w:t xml:space="preserve"> </w:t>
      </w:r>
      <w:r w:rsidR="00107A10">
        <w:fldChar w:fldCharType="begin" w:fldLock="1"/>
      </w:r>
      <w:r w:rsidR="00107A10">
        <w:instrText>ADDIN CSL_CITATION {"citationItems":[{"id":"ITEM-1","itemData":{"DOI":"10.1016/j.soilbio.2014.10.018","ISSN":"00380717","abstract":"Air-drying and wetting of air-dried soil samples with water (i.e., rewetting) are widely used sample treatments in soil analyses. It is recognized that both air-drying and rewetting of soil samples affect the characteristics of organic matter (OM), but systematic evaluations are scarce. In this review, we synthesize what is known in the scientific literature concerning the types and magnitudes of effects resulting from air-drying and rewetting with respect to i) characteristics of aggregate-associated and water-extractable OM, ii) soil microbiota, and iii) decomposition of OM. Air-drying of soil samples results in the formation of new and/or stronger OM-mineral interactions as well as increased hydrophobicity and mineral surface acidity. The formation of new and enhancement of existing OM-mineral interactions may lead to an increase in perceived aggregate stability, potentially affecting estimates of amount and persistence of OM associated with soil aggregates. Compared to field moist samples, air-dried samples had 8-41% higher relative dry mass proportions in the 2-0.25. mm aggregate size fraction. Pronounced changes in the amount and composition of the water-extractable OM and soil microbiota are also detected during the course of air-drying and rewetting with the potential to affect the conclusions derived from OM decomposition experiments. Air-dried soil samples were found to have 2-10 times higher amounts of water extractable organic carbon and a decrease between 3% and 69% in the microbial biomass carbon (using the substrate-induced respiration technique) compared to field moist samples. The magnitude of air-drying and rewetting derived effects on sample characteristics appears to be site and soil type specific.","author":[{"dropping-particle":"","family":"Kaiser","given":"Michael","non-dropping-particle":"","parse-names":false,"suffix":""},{"dropping-particle":"","family":"Kleber","given":"Markus","non-dropping-particle":"","parse-names":false,"suffix":""},{"dropping-particle":"","family":"Berhe","given":"Asmeret Asefaw","non-dropping-particle":"","parse-names":false,"suffix":""}],"container-title":"Soil Biology and Biochemistry","id":"ITEM-1","issued":{"date-parts":[["2015"]]},"page":"324-340","publisher":"Elsevier Ltd","title":"How air-drying and rewetting modify soil organic matter characteristics: An assessment to improve data interpretation and inference","type":"article-journal","volume":"80"},"uris":["http://www.mendeley.com/documents/?uuid=5de7fa20-2fe4-4238-9803-d24d929ea038"]}],"mendeley":{"formattedCitation":"(Kaiser, Kleber, &amp; Berhe, 2015)","plainTextFormattedCitation":"(Kaiser, Kleber, &amp; Berhe, 2015)","previouslyFormattedCitation":"(Kaiser, Kleber, &amp; Berhe, 2015)"},"properties":{"noteIndex":0},"schema":"https://github.com/citation-style-language/schema/raw/master/csl-citation.json"}</w:instrText>
      </w:r>
      <w:r w:rsidR="00107A10">
        <w:fldChar w:fldCharType="separate"/>
      </w:r>
      <w:r w:rsidR="00107A10" w:rsidRPr="00107A10">
        <w:rPr>
          <w:noProof/>
        </w:rPr>
        <w:t>(Kaiser, Kleber, &amp; Berhe, 2015)</w:t>
      </w:r>
      <w:r w:rsidR="00107A10">
        <w:fldChar w:fldCharType="end"/>
      </w:r>
      <w:r w:rsidRPr="00CD61AA">
        <w:t xml:space="preserve">. Air-drying and rewetting effects appear to be soil-specific, with desorption of </w:t>
      </w:r>
      <w:r>
        <w:t>mineral-associated carbon</w:t>
      </w:r>
      <w:r w:rsidRPr="00CD61AA">
        <w:t xml:space="preserve"> upon rewetting observed for smectite-rich or highly charged soils, and differences in the quantity and rate of CO</w:t>
      </w:r>
      <w:r w:rsidRPr="00CD61AA">
        <w:rPr>
          <w:vertAlign w:val="subscript"/>
        </w:rPr>
        <w:t>2</w:t>
      </w:r>
      <w:r w:rsidRPr="00CD61AA">
        <w:t xml:space="preserve"> release following rewetting varying with soil texture and degree of aggregation</w:t>
      </w:r>
      <w:r w:rsidR="00107A10">
        <w:t xml:space="preserve"> </w:t>
      </w:r>
      <w:r w:rsidR="00107A10">
        <w:fldChar w:fldCharType="begin" w:fldLock="1"/>
      </w:r>
      <w:r w:rsidR="00E36963">
        <w:instrText>ADDIN CSL_CITATION {"citationItems":[{"id":"ITEM-1","itemData":{"DOI":"10.1016/j.soilbio.2014.10.018","ISSN":"00380717","abstract":"Air-drying and wetting of air-dried soil samples with water (i.e., rewetting) are widely used sample treatments in soil analyses. It is recognized that both air-drying and rewetting of soil samples affect the characteristics of organic matter (OM), but systematic evaluations are scarce. In this review, we synthesize what is known in the scientific literature concerning the types and magnitudes of effects resulting from air-drying and rewetting with respect to i) characteristics of aggregate-associated and water-extractable OM, ii) soil microbiota, and iii) decomposition of OM. Air-drying of soil samples results in the formation of new and/or stronger OM-mineral interactions as well as increased hydrophobicity and mineral surface acidity. The formation of new and enhancement of existing OM-mineral interactions may lead to an increase in perceived aggregate stability, potentially affecting estimates of amount and persistence of OM associated with soil aggregates. Compared to field moist samples, air-dried samples had 8-41% higher relative dry mass proportions in the 2-0.25. mm aggregate size fraction. Pronounced changes in the amount and composition of the water-extractable OM and soil microbiota are also detected during the course of air-drying and rewetting with the potential to affect the conclusions derived from OM decomposition experiments. Air-dried soil samples were found to have 2-10 times higher amounts of water extractable organic carbon and a decrease between 3% and 69% in the microbial biomass carbon (using the substrate-induced respiration technique) compared to field moist samples. The magnitude of air-drying and rewetting derived effects on sample characteristics appears to be site and soil type specific.","author":[{"dropping-particle":"","family":"Kaiser","given":"Michael","non-dropping-particle":"","parse-names":false,"suffix":""},{"dropping-particle":"","family":"Kleber","given":"Markus","non-dropping-particle":"","parse-names":false,"suffix":""},{"dropping-particle":"","family":"Berhe","given":"Asmeret Asefaw","non-dropping-particle":"","parse-names":false,"suffix":""}],"container-title":"Soil Biology and Biochemistry","id":"ITEM-1","issued":{"date-parts":[["2015"]]},"page":"324-340","publisher":"Elsevier Ltd","title":"How air-drying and rewetting modify soil organic matter characteristics: An assessment to improve data interpretation and inference","type":"article-journal","volume":"80"},"uris":["http://www.mendeley.com/documents/?uuid=5de7fa20-2fe4-4238-9803-d24d929ea038"]}],"mendeley":{"formattedCitation":"(Kaiser et al., 2015)","plainTextFormattedCitation":"(Kaiser et al., 2015)","previouslyFormattedCitation":"(Kaiser et al., 2015)"},"properties":{"noteIndex":0},"schema":"https://github.com/citation-style-language/schema/raw/master/csl-citation.json"}</w:instrText>
      </w:r>
      <w:r w:rsidR="00107A10">
        <w:fldChar w:fldCharType="separate"/>
      </w:r>
      <w:r w:rsidR="00107A10" w:rsidRPr="00107A10">
        <w:rPr>
          <w:noProof/>
        </w:rPr>
        <w:t>(Kaiser et al., 2015)</w:t>
      </w:r>
      <w:r w:rsidR="00107A10">
        <w:fldChar w:fldCharType="end"/>
      </w:r>
      <w:r w:rsidR="00107A10">
        <w:t>.</w:t>
      </w:r>
      <w:r w:rsidR="00BA71BF">
        <w:t xml:space="preserve"> </w:t>
      </w:r>
      <w:commentRangeEnd w:id="4"/>
      <w:r w:rsidR="006B7906">
        <w:rPr>
          <w:rStyle w:val="CommentReference"/>
          <w:rFonts w:eastAsia="Calibri"/>
        </w:rPr>
        <w:commentReference w:id="4"/>
      </w:r>
    </w:p>
    <w:p w14:paraId="0FB782CA" w14:textId="39874402" w:rsidR="00387597" w:rsidRPr="00BA71BF" w:rsidRDefault="007C2C5F" w:rsidP="00D54D34">
      <w:pPr>
        <w:pStyle w:val="Text"/>
      </w:pPr>
      <w:r>
        <w:t>In an incubation stud</w:t>
      </w:r>
      <w:r w:rsidR="003275EA">
        <w:t xml:space="preserve">y of California grassland soils, exposure to </w:t>
      </w:r>
      <w:r>
        <w:t xml:space="preserve">multiple air-drying and rewetting </w:t>
      </w:r>
      <w:r w:rsidR="003275EA">
        <w:t>cycles altered</w:t>
      </w:r>
      <w:r>
        <w:t xml:space="preserve"> the </w:t>
      </w:r>
      <w:r w:rsidRPr="007C2C5F">
        <w:rPr>
          <w:vertAlign w:val="superscript"/>
        </w:rPr>
        <w:t>14</w:t>
      </w:r>
      <w:r w:rsidR="003275EA">
        <w:t>C of respired CO</w:t>
      </w:r>
      <w:r w:rsidR="003275EA" w:rsidRPr="003275EA">
        <w:rPr>
          <w:vertAlign w:val="subscript"/>
        </w:rPr>
        <w:t>2</w:t>
      </w:r>
      <w:r w:rsidR="003275EA">
        <w:t>:</w:t>
      </w:r>
      <w:r>
        <w:t xml:space="preserve"> leading to depletion </w:t>
      </w:r>
      <w:r w:rsidR="003275EA">
        <w:t xml:space="preserve">between the first and last cycle </w:t>
      </w:r>
      <w:r>
        <w:t xml:space="preserve">in surface soils, but enrichment in </w:t>
      </w:r>
      <w:proofErr w:type="spellStart"/>
      <w:r>
        <w:t>subsoils</w:t>
      </w:r>
      <w:proofErr w:type="spellEnd"/>
      <w:r>
        <w:t xml:space="preserve"> </w:t>
      </w:r>
      <w:r>
        <w:fldChar w:fldCharType="begin" w:fldLock="1"/>
      </w:r>
      <w:r w:rsidR="001F4E32">
        <w:instrText>ADDIN CSL_CITATION {"citationItems":[{"id":"ITEM-1","itemData":{"DOI":"10.1016/j.soilbio.2011.01.008","ISBN":"0038-0717","ISSN":"00380717","abstract":"We measured the 14C and 13C signatures of CO2 respired from surface and deep soils released through multiple dry/rewetting cycles in laboratory incubations. The C respired from surface soils included components fixed before and after the 1960s. However, that respired from deep soils was derived from organic matter with a mean turnover time estimated in the range of 650-850 years. This reinforces previous research suggesting that a substantial amount of deep soil C is chemically labile but physically inaccessible to microorganisms, but also suggests that substantial amounts of that C may not be so strongly bound to minerals as to be effectively inert, raising the question of why it hasn't already been metabolized. It also demonstrates the contribution of C fixed before the 1960s to CO2 metabolized in the surface soils at this site. © 2011 Elsevier Ltd.","author":[{"dropping-particle":"","family":"Schimel","given":"Joshua P.","non-dropping-particle":"","parse-names":false,"suffix":""},{"dropping-particle":"","family":"Wetterstedt","given":"J. Å Martin","non-dropping-particle":"","parse-names":false,"suffix":""},{"dropping-particle":"","family":"Holden","given":"Patricia a.","non-dropping-particle":"","parse-names":false,"suffix":""},{"dropping-particle":"","family":"Trumbore","given":"Susan E.","non-dropping-particle":"","parse-names":false,"suffix":""}],"container-title":"Soil Biology and Biochemistry","id":"ITEM-1","issue":"5","issued":{"date-parts":[["2011"]]},"page":"1101-1103","publisher":"Elsevier Ltd","title":"Drying/rewetting cycles mobilize old C from deep soils from a California annual grassland","type":"article-journal","volume":"43"},"uris":["http://www.mendeley.com/documents/?uuid=47ae3742-f22e-4321-a51d-acc0ad050852"]}],"mendeley":{"formattedCitation":"(Schimel, Wetterstedt, Holden, &amp; Trumbore, 2011)","plainTextFormattedCitation":"(Schimel, Wetterstedt, Holden, &amp; Trumbore, 2011)","previouslyFormattedCitation":"(Schimel, Wetterstedt, Holden, &amp; Trumbore, 2011)"},"properties":{"noteIndex":0},"schema":"https://github.com/citation-style-language/schema/raw/master/csl-citation.json"}</w:instrText>
      </w:r>
      <w:r>
        <w:fldChar w:fldCharType="separate"/>
      </w:r>
      <w:r w:rsidRPr="007C2C5F">
        <w:rPr>
          <w:noProof/>
        </w:rPr>
        <w:t>(Schimel, Wetterstedt, Holden, &amp; Trumbore, 2011)</w:t>
      </w:r>
      <w:r>
        <w:fldChar w:fldCharType="end"/>
      </w:r>
      <w:r w:rsidR="003275EA">
        <w:t>.</w:t>
      </w:r>
    </w:p>
    <w:p w14:paraId="0E093981" w14:textId="4B27FD24" w:rsidR="00D2004D" w:rsidRDefault="00D2004D" w:rsidP="00285DB0">
      <w:pPr>
        <w:pStyle w:val="Text"/>
      </w:pPr>
      <w:r>
        <w:t xml:space="preserve">In longer duration incubations </w:t>
      </w:r>
      <w:r w:rsidR="00CD61AA" w:rsidRPr="00CD61AA">
        <w:t xml:space="preserve">the lack of new inputs to the system is assumed to lead to </w:t>
      </w:r>
      <w:r>
        <w:t>shifts in substrate utilization</w:t>
      </w:r>
      <w:r w:rsidR="00CD61AA" w:rsidRPr="00CD61AA">
        <w:t xml:space="preserve"> from </w:t>
      </w:r>
      <w:r w:rsidR="00107A10">
        <w:t>readily</w:t>
      </w:r>
      <w:r w:rsidR="00107A10" w:rsidRPr="00CD61AA">
        <w:t xml:space="preserve"> </w:t>
      </w:r>
      <w:r w:rsidR="00315E9B">
        <w:t>available</w:t>
      </w:r>
      <w:r w:rsidR="00CD61AA" w:rsidRPr="00CD61AA">
        <w:t xml:space="preserve">, shorter-cycling pools to less </w:t>
      </w:r>
      <w:r w:rsidR="00315E9B">
        <w:t xml:space="preserve">available or </w:t>
      </w:r>
      <w:r w:rsidR="00CD61AA" w:rsidRPr="00CD61AA">
        <w:t>accessible pools</w:t>
      </w:r>
      <w:r w:rsidR="00285DB0" w:rsidRPr="00CD61AA">
        <w:t xml:space="preserve"> </w:t>
      </w:r>
      <w:r w:rsidR="00055D79">
        <w:fldChar w:fldCharType="begin" w:fldLock="1"/>
      </w:r>
      <w:r w:rsidR="00055D79">
        <w:instrText>ADDIN CSL_CITATION {"citationItems":[{"id":"ITEM-1","itemData":{"DOI":"10.1023/A:1017942918708","ISSN":"01682563","abstract":"We measured respiration and δ13C values of respired and soil carbon in long-term incubations of soils from two forests and three pastures along an altitudinal gradient in Hawaii. CO2 fluxes early in the incubations decreased rapidly, and then stabilized at approximately 20% of initial values for seven months. We suggest that the rapid drop and subsequent stabilization of respiration reflects a change in the dominant source of the CO2 from labile (active) to much more recalcitrant pools of soil organic matter (SOM). Estimates of active SOM were made by integrating all of the carbon respired in excess of that attributable to respiration of the intermediate SOM pool; these values ranged from 0.7-4.3% of total soil C. δ13C values for carbon respired from the pasture soils showed that older, forest-derived C contributed an increasing fraction of total soil respiration with time. Initial and late-stage respiration responded similarly to changes in temperature, suggesting that intermediate SOM is as sensitive to temperature as the active fraction.","author":[{"dropping-particle":"","family":"Townsend","given":"Alan R.","non-dropping-particle":"","parse-names":false,"suffix":""},{"dropping-particle":"","family":"Vitousek","given":"Peter M.","non-dropping-particle":"","parse-names":false,"suffix":""},{"dropping-particle":"","family":"Desmarais","given":"David J.","non-dropping-particle":"","parse-names":false,"suffix":""},{"dropping-particle":"","family":"Tharpe","given":"Anne","non-dropping-particle":"","parse-names":false,"suffix":""}],"container-title":"Biogeochemistry","id":"ITEM-1","issue":"1","issued":{"date-parts":[["1997"]]},"page":"1-17","title":"Soil carbon pool structure and temperature sensitivity inferred using CO2 and 13CO2 incubation fluxes from five Hawaiian soils","type":"article-journal","volume":"38"},"uris":["http://www.mendeley.com/documents/?uuid=4dc3a281-a2c8-45fb-97a9-acff27955e20"]}],"mendeley":{"formattedCitation":"(Townsend, Vitousek, Desmarais, &amp; Tharpe, 1997)","manualFormatting":"(Townsend, Vitousek, Desmarais, &amp; Tharpe, 1997; Schädel et al., 2020)","plainTextFormattedCitation":"(Townsend, Vitousek, Desmarais, &amp; Tharpe, 1997)","previouslyFormattedCitation":"(Townsend, Vitousek, Desmarais, &amp; Tharpe, 1997)"},"properties":{"noteIndex":0},"schema":"https://github.com/citation-style-language/schema/raw/master/csl-citation.json"}</w:instrText>
      </w:r>
      <w:r w:rsidR="00055D79">
        <w:fldChar w:fldCharType="separate"/>
      </w:r>
      <w:r w:rsidR="00055D79" w:rsidRPr="00055D79">
        <w:rPr>
          <w:noProof/>
        </w:rPr>
        <w:t>(Townsend, Vitousek, Desmarais, &amp; Tharpe, 1997</w:t>
      </w:r>
      <w:r w:rsidR="00055D79">
        <w:rPr>
          <w:noProof/>
        </w:rPr>
        <w:t xml:space="preserve">; </w:t>
      </w:r>
      <w:r w:rsidR="00055D79" w:rsidRPr="00CD61AA">
        <w:rPr>
          <w:noProof/>
        </w:rPr>
        <w:t>Schädel et al.</w:t>
      </w:r>
      <w:r w:rsidR="00055D79">
        <w:rPr>
          <w:noProof/>
        </w:rPr>
        <w:t>,</w:t>
      </w:r>
      <w:r w:rsidR="00055D79" w:rsidRPr="00CD61AA">
        <w:rPr>
          <w:noProof/>
        </w:rPr>
        <w:t xml:space="preserve"> 2020</w:t>
      </w:r>
      <w:r w:rsidR="00055D79" w:rsidRPr="00055D79">
        <w:rPr>
          <w:noProof/>
        </w:rPr>
        <w:t>)</w:t>
      </w:r>
      <w:r w:rsidR="00055D79">
        <w:fldChar w:fldCharType="end"/>
      </w:r>
      <w:r w:rsidR="00DB22FB">
        <w:t>. The preferential d</w:t>
      </w:r>
      <w:r w:rsidR="00055D79">
        <w:t xml:space="preserve">epletion of the most readily available carbon </w:t>
      </w:r>
      <w:r w:rsidR="004E1548">
        <w:t>can be detected through the</w:t>
      </w:r>
      <w:r w:rsidR="00DB22FB">
        <w:t xml:space="preserve"> shift in the</w:t>
      </w:r>
      <w:r w:rsidR="00055D79">
        <w:t xml:space="preserve"> </w:t>
      </w:r>
      <w:r w:rsidR="00055D79" w:rsidRPr="00055D79">
        <w:rPr>
          <w:vertAlign w:val="superscript"/>
        </w:rPr>
        <w:t>14</w:t>
      </w:r>
      <w:r w:rsidR="00055D79">
        <w:t>C-CO</w:t>
      </w:r>
      <w:r w:rsidR="00055D79" w:rsidRPr="00055D79">
        <w:rPr>
          <w:vertAlign w:val="subscript"/>
        </w:rPr>
        <w:t>2</w:t>
      </w:r>
      <w:r w:rsidR="00DB22FB">
        <w:t xml:space="preserve"> measured at the beginning of an incubation</w:t>
      </w:r>
      <w:r w:rsidR="004E1548">
        <w:t xml:space="preserve"> compared to </w:t>
      </w:r>
      <w:r w:rsidR="004E1548" w:rsidRPr="004E1548">
        <w:rPr>
          <w:vertAlign w:val="superscript"/>
        </w:rPr>
        <w:t>14</w:t>
      </w:r>
      <w:r w:rsidR="004E1548">
        <w:t>C-CO</w:t>
      </w:r>
      <w:r w:rsidR="004E1548" w:rsidRPr="004E1548">
        <w:rPr>
          <w:vertAlign w:val="subscript"/>
        </w:rPr>
        <w:t>2</w:t>
      </w:r>
      <w:r w:rsidR="004E1548">
        <w:t xml:space="preserve"> measured at the</w:t>
      </w:r>
      <w:r w:rsidR="00DB22FB">
        <w:t xml:space="preserve"> end of an incubation </w:t>
      </w:r>
      <w:r w:rsidR="00055D79">
        <w:fldChar w:fldCharType="begin" w:fldLock="1"/>
      </w:r>
      <w:r w:rsidR="001F4E32">
        <w:instrText>ADDIN CSL_CITATION {"citationItems":[{"id":"ITEM-1","itemData":{"DOI":"10.1111/j.1365-2486.2009.02131.x","ISSN":"13541013","abstract":"Nitrogen (N) deposition is projected to increase significantly in tropical regions in the coming decades, where changes in climate are also expected. Additional N and warming each have the potential to alter soil carbon (C) storage via changes in microbial activity and decomposition, but little is known about the combined effects of these global change factors in tropical ecosystems. In this study, we used controlled laboratory incubations of soils from a long-term N fertilization experiment to explore the sensitivity of soil C to increased N in two N-rich tropical forests. We found that fertilization corresponded to significant increases in bulk soil C concentrations, and decreases in C loss via heterotrophic respiration (P&lt; 0.05). The increase in soil C was not uniform among C pools, however. The active soil C pool decomposed faster with fertilization, while slowly cycling C pools had longer turnover times. These changes in soil C cycling with N additions corresponded to the responses of two groups of microbial extracellular enzymes. Smaller active C pools corresponded to increased hydrolytic enzyme activities; longer turnover times of the slowly cycling C pool corresponded to reduced activity of oxidative enzymes, which degrade more complex C compounds, in fertilized soils. Warming increased soil respiration overall, and N fertilization significantly increased the temperature sensitivity of slowly cycling C pools in both forests. In the lower elevation forest, respired CO2 from fertilized cores had significantly higher Δ14C values than control soils, indicating losses of relatively older soil C. These results indicate that soil C storage is sensitive to both N deposition and warming in N-rich tropical soils, with interacting effects of these two global change factors. N deposition has the potential to increase total soil C stocks in tropical forests, but the long-term stability of this added C will likely depend on future changes in temperature. © 2010 Blackwell Publishing Ltd.","author":[{"dropping-particle":"","family":"Cusack","given":"Daniela F.","non-dropping-particle":"","parse-names":false,"suffix":""},{"dropping-particle":"","family":"Torn","given":"Margaret S.","non-dropping-particle":"","parse-names":false,"suffix":""},{"dropping-particle":"","family":"Mcdowell","given":"William H.","non-dropping-particle":"","parse-names":false,"suffix":""},{"dropping-particle":"","family":"Silver","given":"Whendee L.","non-dropping-particle":"","parse-names":false,"suffix":""}],"container-title":"Global Change Biology","id":"ITEM-1","issue":"9","issued":{"date-parts":[["2010"]]},"page":"2555-2572","title":"The response of heterotrophic activity and carbon cycling to nitrogen additions and warming in two tropical soils","type":"article-journal","volume":"16"},"uris":["http://www.mendeley.com/documents/?uuid=47517980-6ef3-4e0f-8998-f6dc6c6ad4bb"]},{"id":"ITEM-2","itemData":{"DOI":"10.1016/j.soilbio.2013.11.006","ISSN":"00380717","abstract":"The stabilization of soil organic matter (SOM) is triggered by three main mechanisms: (i) low bioavailability due to aggregation, (ii) recalcitrance due to the chemical structure, and (iii) association of the SOM with mineral surfaces. In the present study we used particle size SOM fractions (sand, silt and clay), derived from the Ah soil horizon from a Norway spruce forest in Southern Germany, to study the effects of different stabilization mechanisms on the bioavailability of soil organic carbon (SOC) in a one year incubation experiment. The respired CO2 was hourly recorded, additionally 13CO2 was analysed 20 times and 14CO2 three times during the incubation experiment. To better differentiate between particulate OM (POM) and mineral associated OM (MIN), the incubated fractions and bulk soil were separated according to density (1.8gcm-3) after the incubation experiment. 13C-CPMAS NMR spectroscopy was used to study the chemical composition of the incubated samples. We demonstrate a clear increase in SOM bioavailability due to aggregate disruption, as the calculated theoretical CO2 evolution of the SOM fractions recombined by calculation was 43.8% higher in relation to the intact bulk soil. The incubated sand fraction, dominated by POM rich in O/N-alkyl C, showed a prolonged bioavailability of SOC moieties with mean residence times (MRT) of 78 years. Interestingly, the silt fraction, dominated by highly aliphatic, more recalcitrant POM, showed low mineralization rates and slow MRT's (192 years) close to values for the clay fraction (171 years), which contained a large amount of mineral-associated SOM. The recorded 13/12CO2 signatures showed a high depletion in 13C during the initial stage of the incubation, but an enrichment of the respired 13CO2 of up to 3.4‰ relative to the incubated SOM was observed over longer time periods (after 3 and 4 days for bulk soil and sand, respectively, and after 14 days for silt and clay). Therefore, we found no evidence for a 13C enrichment of SOM as driven by metabolic isotopic fractionation during microbial SOM mineralization, but an indication of a change in the isotopic composition of the C-source over time. © 2013 Elsevier Ltd.","author":[{"dropping-particle":"","family":"Mueller","given":"Carsten W.","non-dropping-particle":"","parse-names":false,"suffix":""},{"dropping-particle":"","family":"Gutsch","given":"Martin","non-dropping-particle":"","parse-names":false,"suffix":""},{"dropping-particle":"","family":"Kothieringer","given":"Katja","non-dropping-particle":"","parse-names":false,"suffix":""},{"dropping-particle":"","family":"Leifeld","given":"Jens","non-dropping-particle":"","parse-names":false,"suffix":""},{"dropping-particle":"","family":"Rethemeyer","given":"Janet","non-dropping-particle":"","parse-names":false,"suffix":""},{"dropping-particle":"","family":"Brueggemann","given":"Nicolas","non-dropping-particle":"","parse-names":false,"suffix":""},{"dropping-particle":"","family":"Kögel-Knabner","given":"Ingrid","non-dropping-particle":"","parse-names":false,"suffix":""}],"container-title":"Soil Biology and Biochemistry","id":"ITEM-2","issued":{"date-parts":[["2014"]]},"page":"168-178","publisher":"Elsevier Ltd","title":"Bioavailability and isotopic composition of CO2 released from incubated soil organic matter fractions","type":"article-journal","volume":"69"},"uris":["http://www.mendeley.com/documents/?uuid=3a4e3e29-d820-48bc-9ed0-eae45528c396"]},{"id":"ITEM-3","itemData":{"DOI":"10.1016/j.soilbio.2011.01.008","ISBN":"0038-0717","ISSN":"00380717","abstract":"We measured the 14C and 13C signatures of CO2 respired from surface and deep soils released through multiple dry/rewetting cycles in laboratory incubations. The C respired from surface soils included components fixed before and after the 1960s. However, that respired from deep soils was derived from organic matter with a mean turnover time estimated in the range of 650-850 years. This reinforces previous research suggesting that a substantial amount of deep soil C is chemically labile but physically inaccessible to microorganisms, but also suggests that substantial amounts of that C may not be so strongly bound to minerals as to be effectively inert, raising the question of why it hasn't already been metabolized. It also demonstrates the contribution of C fixed before the 1960s to CO2 metabolized in the surface soils at this site. © 2011 Elsevier Ltd.","author":[{"dropping-particle":"","family":"Schimel","given":"Joshua P.","non-dropping-particle":"","parse-names":false,"suffix":""},{"dropping-particle":"","family":"Wetterstedt","given":"J. Å Martin","non-dropping-particle":"","parse-names":false,"suffix":""},{"dropping-particle":"","family":"Holden","given":"Patricia a.","non-dropping-particle":"","parse-names":false,"suffix":""},{"dropping-particle":"","family":"Trumbore","given":"Susan E.","non-dropping-particle":"","parse-names":false,"suffix":""}],"container-title":"Soil Biology and Biochemistry","id":"ITEM-3","issue":"5","issued":{"date-parts":[["2011"]]},"page":"1101-1103","publisher":"Elsevier Ltd","title":"Drying/rewetting cycles mobilize old C from deep soils from a California annual grassland","type":"article-journal","volume":"43"},"uris":["http://www.mendeley.com/documents/?uuid=47ae3742-f22e-4321-a51d-acc0ad050852"]},{"id":"ITEM-4","itemData":{"DOI":"10.1029/2006JG000174","ISSN":"01480227","abstract":"We characterized the effect of large-scale (&gt;20 mm) soil physical structure on the age and recalcitrance of soil organic carbon (SOC) in upper (A) and lower (B) horizons of grassland soils from California's Central Valley. The radiocarbon content of SOC from surfaces and interiors of large-scale soil structural units (peds) was measured in order to characterize the spatial distribution of soil C pools with distinct residence times. The radiocarbon content of CO2 released following sieving was used to identify the C that is readily respired upon physical disturbance of soil structure. We found the longest SOC residence times in the interiors of peds from subsurface B horizons, where limited bioturbation leads to stable large-scale structure. The radiocarbon value of this interior SOC (?14C = -555) indicates that this pool has been protected from decomposition for thousands of years. Similarly ancient C (?14C = -596) was released upon physical disruption of subsurface B horizons from a similar soil, indicating that this SOC was old, but chemically labile. With cultivation, the C released upon physical disruption of B horizons was even older (?14C = -812) than in the uncultivated soil. In uncultivated A horizons, which are subject to continuous bioturbation, large-scale structure resulted in contrasting SOC pools only in the surface horizon, where bomb C effects are strong. A horizon incubations also suggested effects of smaller-scale structure. Loss of the labile SOC that is physically protected by large-scale structure contributes to the rapid reduction in natural soil C inventories following cultivation.","author":[{"dropping-particle":"","family":"Ewing","given":"Stephanie A.","non-dropping-particle":"","parse-names":false,"suffix":""},{"dropping-particle":"","family":"Sanderman","given":"Jonathan","non-dropping-particle":"","parse-names":false,"suffix":""},{"dropping-particle":"","family":"Baisden","given":"W. Troy","non-dropping-particle":"","parse-names":false,"suffix":""},{"dropping-particle":"","family":"Wang","given":"Yang","non-dropping-particle":"","parse-names":false,"suffix":""},{"dropping-particle":"","family":"Amundson","given":"Ronald","non-dropping-particle":"","parse-names":false,"suffix":""}],"container-title":"Journal of Geophysical Research: Biogeosciences","id":"ITEM-4","issue":"3","issued":{"date-parts":[["2006"]]},"page":"1-9","title":"Role of large-scale soil structure in organic carbon turnover: Evidence from California grassland soils","type":"article-journal","volume":"111"},"uris":["http://www.mendeley.com/documents/?uuid=fbfe273e-f8f9-438c-a7b0-b3a8b7ee73e3"]}],"mendeley":{"formattedCitation":"(Cusack, Torn, Mcdowell, &amp; Silver, 2010; Ewing, Sanderman, Baisden, Wang, &amp; Amundson, 2006; Mueller et al., 2014; Schimel et al., 2011)","manualFormatting":"(Cusack, Torn, Mcdowell, &amp; Silver, 2010; Ewing, Sanderman, Baisden, Wang, &amp; Amundson, 2006; Mueller et al., 2014)","plainTextFormattedCitation":"(Cusack, Torn, Mcdowell, &amp; Silver, 2010; Ewing, Sanderman, Baisden, Wang, &amp; Amundson, 2006; Mueller et al., 2014; Schimel et al., 2011)","previouslyFormattedCitation":"(Cusack, Torn, Mcdowell, &amp; Silver, 2010; Ewing, Sanderman, Baisden, Wang, &amp; Amundson, 2006; Mueller et al., 2014; Schimel et al., 2011)"},"properties":{"noteIndex":0},"schema":"https://github.com/citation-style-language/schema/raw/master/csl-citation.json"}</w:instrText>
      </w:r>
      <w:r w:rsidR="00055D79">
        <w:fldChar w:fldCharType="separate"/>
      </w:r>
      <w:r w:rsidR="007C2C5F" w:rsidRPr="007C2C5F">
        <w:rPr>
          <w:noProof/>
        </w:rPr>
        <w:t>(Cusack, Torn, Mcdowell, &amp; Silver, 2010; Ewing, Sanderman, Baisden, Wang, &amp; Amund</w:t>
      </w:r>
      <w:r w:rsidR="007C2C5F">
        <w:rPr>
          <w:noProof/>
        </w:rPr>
        <w:t>son, 2006; Mueller et al., 2014</w:t>
      </w:r>
      <w:r w:rsidR="007C2C5F" w:rsidRPr="007C2C5F">
        <w:rPr>
          <w:noProof/>
        </w:rPr>
        <w:t>)</w:t>
      </w:r>
      <w:r w:rsidR="00055D79">
        <w:fldChar w:fldCharType="end"/>
      </w:r>
      <w:r w:rsidR="00DB22FB">
        <w:t>.</w:t>
      </w:r>
      <w:r w:rsidR="00055D79">
        <w:t xml:space="preserve"> </w:t>
      </w:r>
      <w:r w:rsidR="00285DB0">
        <w:t xml:space="preserve">In contrast, the microbial community and the substrates accessible to microbes in short-duration incubations should be closer to </w:t>
      </w:r>
      <w:r w:rsidR="00285DB0" w:rsidRPr="00285DB0">
        <w:rPr>
          <w:i/>
        </w:rPr>
        <w:t>in situ</w:t>
      </w:r>
      <w:r w:rsidR="00285DB0">
        <w:t xml:space="preserve"> conditions. </w:t>
      </w:r>
    </w:p>
    <w:p w14:paraId="7B8E438E" w14:textId="12EFBD6B" w:rsidR="00387597" w:rsidRPr="00CD61AA" w:rsidRDefault="00285DB0" w:rsidP="00285DB0">
      <w:pPr>
        <w:pStyle w:val="Text"/>
      </w:pPr>
      <w:r>
        <w:t>However, i</w:t>
      </w:r>
      <w:r w:rsidR="00CD61AA" w:rsidRPr="00CD61AA">
        <w:t xml:space="preserve">f the relative contribution to respiration from soil organic matter pools with different intrinsic cycling rates changes in a short-term incubation following air-drying and rewetting, this should be detectable in </w:t>
      </w:r>
      <w:r w:rsidR="00CD61AA" w:rsidRPr="00CD61AA">
        <w:rPr>
          <w:vertAlign w:val="superscript"/>
        </w:rPr>
        <w:t>14</w:t>
      </w:r>
      <w:r w:rsidR="00CD61AA" w:rsidRPr="00CD61AA">
        <w:t>C-CO</w:t>
      </w:r>
      <w:r w:rsidR="00CD61AA" w:rsidRPr="00CD61AA">
        <w:rPr>
          <w:vertAlign w:val="subscript"/>
        </w:rPr>
        <w:t>2</w:t>
      </w:r>
      <w:r w:rsidR="0049415E" w:rsidRPr="0049415E">
        <w:t xml:space="preserve"> </w:t>
      </w:r>
    </w:p>
    <w:p w14:paraId="7095DB90" w14:textId="4BB94A64" w:rsidR="00387597" w:rsidRPr="00CD61AA" w:rsidRDefault="00CD61AA" w:rsidP="00387597">
      <w:pPr>
        <w:pStyle w:val="Text"/>
      </w:pPr>
      <w:r w:rsidRPr="00CD61AA">
        <w:t xml:space="preserve">For example, disruption of soil aggregates following drying and rewetting would likely lead to greater </w:t>
      </w:r>
      <w:proofErr w:type="spellStart"/>
      <w:r w:rsidR="00136B25">
        <w:t>accessability</w:t>
      </w:r>
      <w:proofErr w:type="spellEnd"/>
      <w:r w:rsidR="00136B25" w:rsidRPr="00CD61AA">
        <w:t xml:space="preserve"> </w:t>
      </w:r>
      <w:r w:rsidRPr="00CD61AA">
        <w:t xml:space="preserve">of soil organic matter formerly protected from decomposition via physical occlusion. The effect on </w:t>
      </w:r>
      <w:r w:rsidRPr="00CD61AA">
        <w:rPr>
          <w:vertAlign w:val="superscript"/>
        </w:rPr>
        <w:t>14</w:t>
      </w:r>
      <w:r w:rsidRPr="00CD61AA">
        <w:t>C-CO</w:t>
      </w:r>
      <w:r w:rsidRPr="00CD61AA">
        <w:rPr>
          <w:vertAlign w:val="subscript"/>
        </w:rPr>
        <w:t>2</w:t>
      </w:r>
      <w:r>
        <w:rPr>
          <w:vertAlign w:val="subscript"/>
        </w:rPr>
        <w:t xml:space="preserve"> </w:t>
      </w:r>
      <w:r w:rsidRPr="00CD61AA">
        <w:t>would be to increase the contribution to respiration from this relatively slower soil organic matter pool</w:t>
      </w:r>
      <w:r w:rsidR="0049415E">
        <w:t xml:space="preserve"> (Fig. 1b, open squares)</w:t>
      </w:r>
      <w:r w:rsidR="0049415E" w:rsidRPr="00CD61AA">
        <w:t>.</w:t>
      </w:r>
      <w:r w:rsidRPr="00CD61AA">
        <w:t xml:space="preserve"> However, if the rewetting pulse derives mainly from lysed microbial cells or the release of microbial osmolytes little change in </w:t>
      </w:r>
      <w:r w:rsidRPr="00CD61AA">
        <w:rPr>
          <w:vertAlign w:val="superscript"/>
        </w:rPr>
        <w:t>14</w:t>
      </w:r>
      <w:r w:rsidRPr="00CD61AA">
        <w:t>C-CO</w:t>
      </w:r>
      <w:r w:rsidRPr="00CD61AA">
        <w:rPr>
          <w:vertAlign w:val="subscript"/>
        </w:rPr>
        <w:t>2</w:t>
      </w:r>
      <w:r>
        <w:rPr>
          <w:vertAlign w:val="subscript"/>
        </w:rPr>
        <w:t xml:space="preserve"> </w:t>
      </w:r>
      <w:r w:rsidRPr="00CD61AA">
        <w:t>would be expected.</w:t>
      </w:r>
    </w:p>
    <w:p w14:paraId="5EB6A67A" w14:textId="321367CB" w:rsidR="00CD61AA" w:rsidRPr="00CD61AA" w:rsidRDefault="00CD61AA" w:rsidP="00387597">
      <w:pPr>
        <w:pStyle w:val="Text"/>
      </w:pPr>
      <w:r w:rsidRPr="00CD61AA">
        <w:t xml:space="preserve">The promise of improving soil carbon models by obtaining </w:t>
      </w:r>
      <w:r w:rsidRPr="00CD61AA">
        <w:rPr>
          <w:vertAlign w:val="superscript"/>
        </w:rPr>
        <w:t>14</w:t>
      </w:r>
      <w:r w:rsidRPr="00CD61AA">
        <w:t>C-CO</w:t>
      </w:r>
      <w:r w:rsidRPr="00CD61AA">
        <w:rPr>
          <w:vertAlign w:val="subscript"/>
        </w:rPr>
        <w:t>2</w:t>
      </w:r>
      <w:r>
        <w:rPr>
          <w:vertAlign w:val="subscript"/>
        </w:rPr>
        <w:t xml:space="preserve"> </w:t>
      </w:r>
      <w:r w:rsidRPr="00CD61AA">
        <w:t xml:space="preserve">measurements from archived soils is tantalizing, but first the possible effects of air-drying and rewetting, as well as the effect of the duration of storage, must be quantified. The direction and magnitude of any change in </w:t>
      </w:r>
      <w:r w:rsidRPr="00CD61AA">
        <w:rPr>
          <w:vertAlign w:val="superscript"/>
        </w:rPr>
        <w:t>14</w:t>
      </w:r>
      <w:r w:rsidRPr="00CD61AA">
        <w:t>C-CO</w:t>
      </w:r>
      <w:r w:rsidRPr="00CD61AA">
        <w:rPr>
          <w:vertAlign w:val="subscript"/>
        </w:rPr>
        <w:t>2</w:t>
      </w:r>
      <w:r>
        <w:rPr>
          <w:vertAlign w:val="subscript"/>
        </w:rPr>
        <w:t xml:space="preserve"> </w:t>
      </w:r>
      <w:r w:rsidRPr="00CD61AA">
        <w:t>induced by these disturbances should be indicative of the change in substrate, i.e. increased contribution of either faster or mor</w:t>
      </w:r>
      <w:r>
        <w:t>e slowly cycling carbon pools</w:t>
      </w:r>
      <w:r w:rsidR="0049415E">
        <w:t xml:space="preserve"> (Fig. 1b)</w:t>
      </w:r>
      <w:r>
        <w:t xml:space="preserve">. </w:t>
      </w:r>
    </w:p>
    <w:p w14:paraId="401515A7" w14:textId="77DE9BFE" w:rsidR="00387597" w:rsidRPr="00CD61AA" w:rsidRDefault="00CD61AA" w:rsidP="0049415E">
      <w:pPr>
        <w:pStyle w:val="Text"/>
      </w:pPr>
      <w:r w:rsidRPr="00CD61AA">
        <w:t xml:space="preserve">We developed the following hypotheses regarding the potential effects of air-drying and rewetting, and storage duration, on </w:t>
      </w:r>
      <w:r w:rsidRPr="00CD61AA">
        <w:rPr>
          <w:vertAlign w:val="superscript"/>
        </w:rPr>
        <w:t>14</w:t>
      </w:r>
      <w:r w:rsidRPr="00CD61AA">
        <w:t>C-CO</w:t>
      </w:r>
      <w:r w:rsidRPr="00CD61AA">
        <w:rPr>
          <w:vertAlign w:val="subscript"/>
        </w:rPr>
        <w:t>2</w:t>
      </w:r>
      <w:r>
        <w:rPr>
          <w:vertAlign w:val="subscript"/>
        </w:rPr>
        <w:t xml:space="preserve"> </w:t>
      </w:r>
      <w:r w:rsidRPr="00CD61AA">
        <w:t>observed in laboratory soil incubations:</w:t>
      </w:r>
    </w:p>
    <w:p w14:paraId="252DDD84" w14:textId="34541C1D" w:rsidR="00CD61AA" w:rsidRPr="00CD61AA" w:rsidRDefault="00CD61AA" w:rsidP="00387597">
      <w:pPr>
        <w:pStyle w:val="Text"/>
        <w:numPr>
          <w:ilvl w:val="0"/>
          <w:numId w:val="12"/>
        </w:numPr>
      </w:pPr>
      <w:r w:rsidRPr="00CD61AA">
        <w:t xml:space="preserve">Air-drying and rewetting will lead to transient mobilization of a small pool of slower cycling carbon, shifting the </w:t>
      </w:r>
      <w:r w:rsidRPr="00CD61AA">
        <w:rPr>
          <w:vertAlign w:val="superscript"/>
        </w:rPr>
        <w:t>14</w:t>
      </w:r>
      <w:r w:rsidRPr="00CD61AA">
        <w:t>C-CO</w:t>
      </w:r>
      <w:r w:rsidRPr="00CD61AA">
        <w:rPr>
          <w:vertAlign w:val="subscript"/>
        </w:rPr>
        <w:t>2</w:t>
      </w:r>
      <w:r>
        <w:rPr>
          <w:vertAlign w:val="subscript"/>
        </w:rPr>
        <w:t xml:space="preserve"> </w:t>
      </w:r>
      <w:r w:rsidRPr="00CD61AA">
        <w:t>of the CO</w:t>
      </w:r>
      <w:r w:rsidRPr="00CD61AA">
        <w:rPr>
          <w:vertAlign w:val="subscript"/>
        </w:rPr>
        <w:t>2</w:t>
      </w:r>
      <w:r w:rsidRPr="00CD61AA">
        <w:t xml:space="preserve"> pulse released immediately following rewetting; </w:t>
      </w:r>
    </w:p>
    <w:p w14:paraId="6B97D669" w14:textId="45CA8069" w:rsidR="00CD61AA" w:rsidRPr="00CD61AA" w:rsidRDefault="00CD61AA" w:rsidP="00387597">
      <w:pPr>
        <w:pStyle w:val="Text"/>
        <w:numPr>
          <w:ilvl w:val="0"/>
          <w:numId w:val="12"/>
        </w:numPr>
      </w:pPr>
      <w:r w:rsidRPr="00CD61AA">
        <w:rPr>
          <w:vertAlign w:val="superscript"/>
        </w:rPr>
        <w:t>14</w:t>
      </w:r>
      <w:r w:rsidRPr="00CD61AA">
        <w:t>C-CO</w:t>
      </w:r>
      <w:r w:rsidRPr="00CD61AA">
        <w:rPr>
          <w:vertAlign w:val="subscript"/>
        </w:rPr>
        <w:t>2</w:t>
      </w:r>
      <w:r>
        <w:rPr>
          <w:vertAlign w:val="subscript"/>
        </w:rPr>
        <w:t xml:space="preserve"> </w:t>
      </w:r>
      <w:r w:rsidRPr="00CD61AA">
        <w:t xml:space="preserve">released during the equilibrium respiration period </w:t>
      </w:r>
      <w:r w:rsidR="00107A10">
        <w:t xml:space="preserve">from previously air-dried soils </w:t>
      </w:r>
      <w:r w:rsidRPr="00CD61AA">
        <w:t xml:space="preserve">will not be significantly different from that of </w:t>
      </w:r>
      <w:proofErr w:type="spellStart"/>
      <w:r w:rsidR="00107A10">
        <w:t>undried</w:t>
      </w:r>
      <w:proofErr w:type="spellEnd"/>
      <w:r w:rsidR="00107A10">
        <w:t xml:space="preserve"> </w:t>
      </w:r>
      <w:r w:rsidRPr="00CD61AA">
        <w:t xml:space="preserve">control samples; </w:t>
      </w:r>
    </w:p>
    <w:p w14:paraId="3B096298" w14:textId="0B569ADC" w:rsidR="00CD61AA" w:rsidRPr="00CD61AA" w:rsidRDefault="00CD61AA" w:rsidP="00387597">
      <w:pPr>
        <w:pStyle w:val="Text"/>
        <w:numPr>
          <w:ilvl w:val="0"/>
          <w:numId w:val="12"/>
        </w:numPr>
      </w:pPr>
      <w:r>
        <w:t xml:space="preserve">Differences between control and treatment </w:t>
      </w:r>
      <w:r w:rsidRPr="00CD61AA">
        <w:rPr>
          <w:vertAlign w:val="superscript"/>
        </w:rPr>
        <w:t>14</w:t>
      </w:r>
      <w:r w:rsidRPr="00CD61AA">
        <w:t>C-CO</w:t>
      </w:r>
      <w:r w:rsidRPr="00CD61AA">
        <w:rPr>
          <w:vertAlign w:val="subscript"/>
        </w:rPr>
        <w:t>2</w:t>
      </w:r>
      <w:r w:rsidRPr="00CD61AA">
        <w:t xml:space="preserve"> </w:t>
      </w:r>
      <w:proofErr w:type="spellStart"/>
      <w:r w:rsidR="00107A10">
        <w:t>obsevered</w:t>
      </w:r>
      <w:proofErr w:type="spellEnd"/>
      <w:r w:rsidR="00107A10">
        <w:t xml:space="preserve"> </w:t>
      </w:r>
      <w:r w:rsidR="00B12AE5">
        <w:t xml:space="preserve">during </w:t>
      </w:r>
      <w:r w:rsidR="00107A10">
        <w:t xml:space="preserve">the </w:t>
      </w:r>
      <w:r w:rsidR="00B12AE5" w:rsidRPr="00CD61AA">
        <w:t xml:space="preserve">equilibrium respiration </w:t>
      </w:r>
      <w:r w:rsidR="00107A10">
        <w:t xml:space="preserve">period </w:t>
      </w:r>
      <w:r>
        <w:t xml:space="preserve">will not be affected by the </w:t>
      </w:r>
      <w:r w:rsidRPr="00CD61AA">
        <w:t xml:space="preserve">duration </w:t>
      </w:r>
      <w:r>
        <w:t>of storage</w:t>
      </w:r>
      <w:r w:rsidR="00B12AE5">
        <w:t xml:space="preserve"> of air-dried samples</w:t>
      </w:r>
      <w:r w:rsidRPr="00CD61AA">
        <w:t>.</w:t>
      </w:r>
    </w:p>
    <w:p w14:paraId="7A8760A4" w14:textId="6719CD5D" w:rsidR="002F3B11" w:rsidRDefault="002F3B11" w:rsidP="00C81368">
      <w:pPr>
        <w:pStyle w:val="Heading-Main"/>
      </w:pPr>
      <w:r>
        <w:t>2 Materials and Methods</w:t>
      </w:r>
    </w:p>
    <w:p w14:paraId="071CAF6B" w14:textId="5952639F" w:rsidR="00CD61AA" w:rsidRDefault="00CD61AA" w:rsidP="00387597">
      <w:pPr>
        <w:pStyle w:val="Text"/>
      </w:pPr>
      <w:r w:rsidRPr="00CD61AA">
        <w:t xml:space="preserve">We devised three experiments to assess the feasibility of measuring </w:t>
      </w:r>
      <w:r w:rsidRPr="00CD61AA">
        <w:rPr>
          <w:bCs/>
          <w:vertAlign w:val="superscript"/>
        </w:rPr>
        <w:t>14</w:t>
      </w:r>
      <w:r w:rsidRPr="00CD61AA">
        <w:rPr>
          <w:bCs/>
        </w:rPr>
        <w:t>C-CO</w:t>
      </w:r>
      <w:r w:rsidRPr="00CD61AA">
        <w:rPr>
          <w:bCs/>
          <w:vertAlign w:val="subscript"/>
        </w:rPr>
        <w:t>2</w:t>
      </w:r>
      <w:r w:rsidRPr="00CD61AA">
        <w:rPr>
          <w:bCs/>
        </w:rPr>
        <w:t xml:space="preserve"> </w:t>
      </w:r>
      <w:r w:rsidRPr="00CD61AA">
        <w:t xml:space="preserve">in incubations of archived soils. </w:t>
      </w:r>
      <w:r w:rsidR="004C79CD">
        <w:t xml:space="preserve">In all three experiments the controls represent soils incubated without air-drying or storage. </w:t>
      </w:r>
      <w:r w:rsidRPr="00CD61AA">
        <w:t xml:space="preserve">Experimental conditions for the first two experiments, looking at </w:t>
      </w:r>
      <w:r w:rsidR="004C79CD">
        <w:t xml:space="preserve">the effects of </w:t>
      </w:r>
      <w:r w:rsidRPr="00CD61AA">
        <w:t>air-drying and rewetting in combination with storage</w:t>
      </w:r>
      <w:r w:rsidR="002818B0">
        <w:t xml:space="preserve"> (Experiment 1)</w:t>
      </w:r>
      <w:r w:rsidRPr="00CD61AA">
        <w:t>, and at the effect of air-drying and rewetting alone (i.e. without the storage effect</w:t>
      </w:r>
      <w:r w:rsidR="002818B0">
        <w:t>, Experiment 2</w:t>
      </w:r>
      <w:r w:rsidRPr="00CD61AA">
        <w:t xml:space="preserve">), are </w:t>
      </w:r>
      <w:r w:rsidR="00356AAE">
        <w:t>summarized</w:t>
      </w:r>
      <w:r w:rsidRPr="00CD61AA">
        <w:t xml:space="preserve"> in Table 1</w:t>
      </w:r>
      <w:r w:rsidR="002818B0">
        <w:t xml:space="preserve">. </w:t>
      </w:r>
      <w:r w:rsidRPr="00CD61AA">
        <w:t xml:space="preserve">We conducted a third experiment to assess the impact of storage duration on observed </w:t>
      </w:r>
      <w:r w:rsidRPr="00CD61AA">
        <w:rPr>
          <w:bCs/>
          <w:vertAlign w:val="superscript"/>
        </w:rPr>
        <w:t>14</w:t>
      </w:r>
      <w:r w:rsidRPr="00CD61AA">
        <w:rPr>
          <w:bCs/>
        </w:rPr>
        <w:t>C-CO</w:t>
      </w:r>
      <w:r w:rsidRPr="00CD61AA">
        <w:rPr>
          <w:bCs/>
          <w:vertAlign w:val="subscript"/>
        </w:rPr>
        <w:t>2</w:t>
      </w:r>
      <w:r w:rsidRPr="00CD61AA">
        <w:t xml:space="preserve"> </w:t>
      </w:r>
      <w:r w:rsidR="00356AAE">
        <w:t xml:space="preserve">in which </w:t>
      </w:r>
      <w:r w:rsidRPr="00CD61AA">
        <w:t>incubation</w:t>
      </w:r>
      <w:r w:rsidR="0034072B">
        <w:t xml:space="preserve"> conditions</w:t>
      </w:r>
      <w:r w:rsidR="00356AAE">
        <w:t xml:space="preserve"> were more variable, </w:t>
      </w:r>
      <w:r w:rsidR="0034072B">
        <w:t>a</w:t>
      </w:r>
      <w:r w:rsidRPr="00CD61AA">
        <w:t xml:space="preserve">s </w:t>
      </w:r>
      <w:r w:rsidR="0034072B">
        <w:t xml:space="preserve">they </w:t>
      </w:r>
      <w:r w:rsidRPr="00CD61AA">
        <w:t>had been conducted by different investigators as part of different experiments</w:t>
      </w:r>
      <w:r w:rsidR="0034072B">
        <w:t xml:space="preserve">. </w:t>
      </w:r>
      <w:r w:rsidR="00356AAE">
        <w:t xml:space="preserve">Details of the experimental conditions for both the original (control) and the treatment incubations (following air-drying and storage) are given in full in supplemental table _. </w:t>
      </w:r>
    </w:p>
    <w:p w14:paraId="20F496CC" w14:textId="089389F4" w:rsidR="00CD61AA" w:rsidRDefault="00CD61AA" w:rsidP="0098127B">
      <w:pPr>
        <w:pStyle w:val="Heading-Secondary"/>
      </w:pPr>
      <w:r>
        <w:t xml:space="preserve">2.1 </w:t>
      </w:r>
      <w:r w:rsidRPr="00CD61AA">
        <w:t>Sample selection and field sampling</w:t>
      </w:r>
    </w:p>
    <w:p w14:paraId="0CC3B538" w14:textId="500FEB20" w:rsidR="00387597" w:rsidRPr="00CD61AA" w:rsidRDefault="004C79CD" w:rsidP="004C79CD">
      <w:pPr>
        <w:pStyle w:val="Text"/>
      </w:pPr>
      <w:r>
        <w:t>Soils analyzed in Experiment 1 were collected in 2011 as</w:t>
      </w:r>
      <w:r w:rsidR="00CD61AA" w:rsidRPr="00CD61AA">
        <w:t xml:space="preserve"> part of a larger study from the Biodiversity </w:t>
      </w:r>
      <w:proofErr w:type="spellStart"/>
      <w:r w:rsidR="00CD61AA" w:rsidRPr="00CD61AA">
        <w:t>Exploratories</w:t>
      </w:r>
      <w:proofErr w:type="spellEnd"/>
      <w:r w:rsidR="00CD61AA" w:rsidRPr="00CD61AA">
        <w:t xml:space="preserve"> project </w:t>
      </w:r>
      <w:r w:rsidR="001F4E32">
        <w:fldChar w:fldCharType="begin" w:fldLock="1"/>
      </w:r>
      <w:r w:rsidR="001F4E32">
        <w:instrText>ADDIN CSL_CITATION {"citationItems":[{"id":"ITEM-1","itemData":{"DOI":"10.1016/j.baae.2010.07.009","ISSN":"16180089","abstract":"Functional biodiversity research explores drivers and functional consequences of biodiversity changes. Land use change is a major driver of changes of biodiversity and of biogeochemical and biological ecosystem processes and services. However, land use effects on genetic and species diversity are well documented only for a few taxa and trophic networks. We hardly know how different components of biodiversity and their responses to land use change are interrelated and very little about the simultaneous, and interacting, effects of land use on multiple ecosystem processes and services. Moreover, we do not know to what extent land use effects on ecosystem processes and services are mediated by biodiversity change. Thus, overall goals are on the one hand to understand the effects of land use on biodiversity, and on the other to understand the modifying role of biodiversity change for land-use effects on ecosystem processes, including biogeochemical cycles. To comprehensively address these important questions, we recently established a new large-scale and long-term project for functional biodiversity, the Biodiversity Exploratories (www.biodiversity-exploratories.de). They comprise a hierarchical set of standardized field plots in three different regions of Germany covering manifold management types and intensities in grasslands and forests. They serve as a joint research platform for currently 40 projects involving over 300 people studying various aspects of the relationships between land use, biodiversity and ecosystem processes through monitoring, comparative observation and experiments. We introduce guiding questions, concept and design of the Biodiversity Exploratories - including main aspects of selection and implementation of field plots and project structure - and we discuss the significance of this approach for further functional biodiversity research. This includes the crucial relevance of a common study design encompassing variation in both drivers and outcomes of biodiversity change and ecosystem processes, the interdisciplinary integration of biodiversity and ecosystem researchers, the training of a new generation of integrative biodiversity researchers, and the stimulation of functional biodiversity research in real landscape contexts, in Germany and elsewhere. © 2010 Gesellschaft für Ökologie.","author":[{"dropping-particle":"","family":"Fischer","given":"Markus","non-dropping-particle":"","parse-names":false,"suffix":""},{"dropping-particle":"","family":"Bossdorf","given":"Oliver","non-dropping-particle":"","parse-names":false,"suffix":""},{"dropping-particle":"","family":"Gockel","given":"Sonja","non-dropping-particle":"","parse-names":false,"suffix":""},{"dropping-particle":"","family":"Hänsel","given":"Falk","non-dropping-particle":"","parse-names":false,"suffix":""},{"dropping-particle":"","family":"Hemp","given":"Andreas","non-dropping-particle":"","parse-names":false,"suffix":""},{"dropping-particle":"","family":"Hessenmöller","given":"Dominik","non-dropping-particle":"","parse-names":false,"suffix":""},{"dropping-particle":"","family":"Korte","given":"Gunnar","non-dropping-particle":"","parse-names":false,"suffix":""},{"dropping-particle":"","family":"Nieschulze","given":"Jens","non-dropping-particle":"","parse-names":false,"suffix":""},{"dropping-particle":"","family":"Pfeiffer","given":"Simone","non-dropping-particle":"","parse-names":false,"suffix":""},{"dropping-particle":"","family":"Prati","given":"Daniel","non-dropping-particle":"","parse-names":false,"suffix":""},{"dropping-particle":"","family":"Renner","given":"Swen","non-dropping-particle":"","parse-names":false,"suffix":""},{"dropping-particle":"","family":"Schöning","given":"Ingo","non-dropping-particle":"","parse-names":false,"suffix":""},{"dropping-particle":"","family":"Schumacher","given":"Uta","non-dropping-particle":"","parse-names":false,"suffix":""},{"dropping-particle":"","family":"Wells","given":"Konstans","non-dropping-particle":"","parse-names":false,"suffix":""},{"dropping-particle":"","family":"Buscot","given":"François","non-dropping-particle":"","parse-names":false,"suffix":""},{"dropping-particle":"","family":"Kalko","given":"Elisabeth K.V.","non-dropping-particle":"","parse-names":false,"suffix":""},{"dropping-particle":"","family":"Linsenmair","given":"Karl Eduard","non-dropping-particle":"","parse-names":false,"suffix":""},{"dropping-particle":"","family":"Schulze","given":"Ernst Detlef","non-dropping-particle":"","parse-names":false,"suffix":""},{"dropping-particle":"","family":"Weisser","given":"Wolfgang W.","non-dropping-particle":"","parse-names":false,"suffix":""}],"container-title":"Basic and Applied Ecology","id":"ITEM-1","issue":"6","issued":{"date-parts":[["2010"]]},"page":"473-485","title":"Implementing large-scale and long-term functional biodiversity research: The Biodiversity Exploratories","type":"article-journal","volume":"11"},"uris":["http://www.mendeley.com/documents/?uuid=1d6d9686-9312-444c-962a-64830894e883"]}],"mendeley":{"formattedCitation":"(Fischer et al., 2010)","plainTextFormattedCitation":"(Fischer et al., 2010)"},"properties":{"noteIndex":0},"schema":"https://github.com/citation-style-language/schema/raw/master/csl-citation.json"}</w:instrText>
      </w:r>
      <w:r w:rsidR="001F4E32">
        <w:fldChar w:fldCharType="separate"/>
      </w:r>
      <w:r w:rsidR="001F4E32" w:rsidRPr="001F4E32">
        <w:rPr>
          <w:noProof/>
        </w:rPr>
        <w:t>(Fischer et al., 2010)</w:t>
      </w:r>
      <w:r w:rsidR="001F4E32">
        <w:fldChar w:fldCharType="end"/>
      </w:r>
      <w:r w:rsidR="001F4E32">
        <w:t>.</w:t>
      </w:r>
      <w:r>
        <w:t xml:space="preserve"> </w:t>
      </w:r>
      <w:r w:rsidR="00CD61AA" w:rsidRPr="00CD61AA">
        <w:t>We choose a subset of the</w:t>
      </w:r>
      <w:r w:rsidR="002818B0">
        <w:t>se</w:t>
      </w:r>
      <w:r w:rsidR="00CD61AA" w:rsidRPr="00CD61AA">
        <w:t xml:space="preserve"> samples f</w:t>
      </w:r>
      <w:r w:rsidR="002818B0">
        <w:t>or the present study from</w:t>
      </w:r>
      <w:r w:rsidR="00CD61AA" w:rsidRPr="00CD61AA">
        <w:t xml:space="preserve"> two ecosystem types (forest and grassland) and </w:t>
      </w:r>
      <w:r w:rsidR="002818B0">
        <w:t>from</w:t>
      </w:r>
      <w:r w:rsidR="00CD61AA" w:rsidRPr="00CD61AA">
        <w:t xml:space="preserve"> a range of soil textural classes, from the relatively sandy soils of the </w:t>
      </w:r>
      <w:proofErr w:type="spellStart"/>
      <w:r w:rsidR="00CD61AA" w:rsidRPr="00CD61AA">
        <w:t>Schorfheide-Chorin</w:t>
      </w:r>
      <w:proofErr w:type="spellEnd"/>
      <w:r w:rsidR="00CD61AA" w:rsidRPr="00CD61AA">
        <w:t xml:space="preserve"> geographic region to the more clay-ri</w:t>
      </w:r>
      <w:r w:rsidR="0081631A">
        <w:t xml:space="preserve">ch soils from the </w:t>
      </w:r>
      <w:proofErr w:type="spellStart"/>
      <w:r w:rsidR="0081631A">
        <w:t>Hainich-D</w:t>
      </w:r>
      <w:r w:rsidR="0098127B">
        <w:t>ü</w:t>
      </w:r>
      <w:r w:rsidR="0081631A">
        <w:t>n</w:t>
      </w:r>
      <w:proofErr w:type="spellEnd"/>
      <w:r w:rsidR="00CD61AA" w:rsidRPr="00CD61AA">
        <w:t xml:space="preserve">. We omitted samples that showed the presence of inorganic C during the control incubations </w:t>
      </w:r>
      <w:r w:rsidR="002818B0">
        <w:t xml:space="preserve">by </w:t>
      </w:r>
      <w:r w:rsidR="00CD61AA" w:rsidRPr="00CD61AA">
        <w:t>using the δ</w:t>
      </w:r>
      <w:r w:rsidR="00CD61AA" w:rsidRPr="002818B0">
        <w:rPr>
          <w:vertAlign w:val="superscript"/>
        </w:rPr>
        <w:t>13</w:t>
      </w:r>
      <w:r w:rsidR="002818B0">
        <w:t>C signature</w:t>
      </w:r>
      <w:r>
        <w:t xml:space="preserve"> of respired CO</w:t>
      </w:r>
      <w:r w:rsidRPr="004C79CD">
        <w:rPr>
          <w:vertAlign w:val="subscript"/>
        </w:rPr>
        <w:t>2</w:t>
      </w:r>
      <w:r w:rsidR="002818B0">
        <w:t>, deeming</w:t>
      </w:r>
      <w:r w:rsidR="00CD61AA" w:rsidRPr="00CD61AA">
        <w:t xml:space="preserve"> any samples with δ</w:t>
      </w:r>
      <w:r w:rsidR="00CD61AA" w:rsidRPr="00CD61AA">
        <w:rPr>
          <w:vertAlign w:val="superscript"/>
        </w:rPr>
        <w:t>13</w:t>
      </w:r>
      <w:r w:rsidR="00CD61AA" w:rsidRPr="00CD61AA">
        <w:t>C</w:t>
      </w:r>
      <w:r>
        <w:t>-CO</w:t>
      </w:r>
      <w:r w:rsidRPr="004C79CD">
        <w:rPr>
          <w:vertAlign w:val="subscript"/>
        </w:rPr>
        <w:t>2</w:t>
      </w:r>
      <w:r w:rsidR="00CD61AA" w:rsidRPr="00CD61AA">
        <w:t xml:space="preserve"> &gt; -25‰ as </w:t>
      </w:r>
      <w:r w:rsidR="00356AAE">
        <w:t xml:space="preserve">a conservative indicator of samples </w:t>
      </w:r>
      <w:r w:rsidR="00CD61AA" w:rsidRPr="00CD61AA">
        <w:t xml:space="preserve">potentially affected by the release of inorganic C. We then selected three grassland </w:t>
      </w:r>
      <w:r w:rsidR="00356AAE">
        <w:t xml:space="preserve">(50 m by 50 m) </w:t>
      </w:r>
      <w:r w:rsidR="00CD61AA" w:rsidRPr="00CD61AA">
        <w:t xml:space="preserve">and three forest </w:t>
      </w:r>
      <w:r w:rsidR="00356AAE">
        <w:t>(100 m by 100 m) plots from each of the two geographic regions (</w:t>
      </w:r>
      <w:commentRangeStart w:id="5"/>
      <w:r w:rsidR="00356AAE">
        <w:t>n total = 12 sites</w:t>
      </w:r>
      <w:commentRangeEnd w:id="5"/>
      <w:r w:rsidR="00356AAE">
        <w:rPr>
          <w:rStyle w:val="CommentReference"/>
          <w:rFonts w:eastAsia="Calibri"/>
        </w:rPr>
        <w:commentReference w:id="5"/>
      </w:r>
      <w:r w:rsidR="00356AAE">
        <w:t xml:space="preserve">), using the additional </w:t>
      </w:r>
      <w:proofErr w:type="spellStart"/>
      <w:r w:rsidR="00356AAE">
        <w:t>criterium</w:t>
      </w:r>
      <w:proofErr w:type="spellEnd"/>
      <w:r w:rsidR="00356AAE">
        <w:t xml:space="preserve"> that the </w:t>
      </w:r>
      <w:r w:rsidR="00CD61AA" w:rsidRPr="00CD61AA">
        <w:rPr>
          <w:bCs/>
          <w:vertAlign w:val="superscript"/>
        </w:rPr>
        <w:t>14</w:t>
      </w:r>
      <w:r w:rsidR="00CD61AA" w:rsidRPr="00CD61AA">
        <w:rPr>
          <w:bCs/>
        </w:rPr>
        <w:t>C-CO</w:t>
      </w:r>
      <w:r w:rsidR="00CD61AA" w:rsidRPr="00CD61AA">
        <w:rPr>
          <w:bCs/>
          <w:vertAlign w:val="subscript"/>
        </w:rPr>
        <w:t>2</w:t>
      </w:r>
      <w:r w:rsidR="00CD61AA" w:rsidRPr="002818B0">
        <w:rPr>
          <w:bCs/>
        </w:rPr>
        <w:t xml:space="preserve"> </w:t>
      </w:r>
      <w:r w:rsidR="00CD61AA" w:rsidRPr="00CD61AA">
        <w:t>observed in 2011</w:t>
      </w:r>
      <w:r w:rsidR="00356AAE">
        <w:t xml:space="preserve"> fell within the within the</w:t>
      </w:r>
      <w:r w:rsidR="00356AAE" w:rsidRPr="00CD61AA">
        <w:t xml:space="preserve"> interquartile range </w:t>
      </w:r>
      <w:r w:rsidR="00356AAE">
        <w:t>observed for the ecosystem type and region.</w:t>
      </w:r>
    </w:p>
    <w:p w14:paraId="4B0BD3CD" w14:textId="0B42EB31" w:rsidR="00387597" w:rsidRPr="00CD61AA" w:rsidRDefault="00CD61AA" w:rsidP="00EF274A">
      <w:pPr>
        <w:pStyle w:val="Text"/>
      </w:pPr>
      <w:r w:rsidRPr="00CD61AA">
        <w:t xml:space="preserve">For Experiment 2, we returned in July 2019 to the </w:t>
      </w:r>
      <w:proofErr w:type="spellStart"/>
      <w:r w:rsidRPr="00CD61AA">
        <w:t>Hainich-</w:t>
      </w:r>
      <w:r w:rsidR="00EF274A" w:rsidRPr="00CD61AA">
        <w:t>D</w:t>
      </w:r>
      <w:r w:rsidR="00EF274A">
        <w:t>ü</w:t>
      </w:r>
      <w:r w:rsidR="00EF274A" w:rsidRPr="00CD61AA">
        <w:t>n</w:t>
      </w:r>
      <w:proofErr w:type="spellEnd"/>
      <w:r w:rsidR="00EF274A" w:rsidRPr="00CD61AA">
        <w:t xml:space="preserve"> </w:t>
      </w:r>
      <w:r w:rsidRPr="00CD61AA">
        <w:t xml:space="preserve">region to collect new samples from the same </w:t>
      </w:r>
      <w:r w:rsidR="00107A10">
        <w:t xml:space="preserve">plots at the same </w:t>
      </w:r>
      <w:r w:rsidRPr="00CD61AA">
        <w:t xml:space="preserve">sites that were originally sampled in 2011. As we did not observe significant treatment differences between the two geographic regions in the results of Experiment 1, we restricted the resampling to just one region to save on cost and time. </w:t>
      </w:r>
      <w:r w:rsidR="00EF274A">
        <w:t>A</w:t>
      </w:r>
      <w:r w:rsidR="002818B0">
        <w:t>t</w:t>
      </w:r>
      <w:r w:rsidRPr="00CD61AA">
        <w:t xml:space="preserve"> </w:t>
      </w:r>
      <w:proofErr w:type="gramStart"/>
      <w:r w:rsidRPr="00CD61AA">
        <w:t>each</w:t>
      </w:r>
      <w:r w:rsidR="001F4E32">
        <w:t xml:space="preserve"> </w:t>
      </w:r>
      <w:r w:rsidRPr="00CD61AA">
        <w:t xml:space="preserve"> plot</w:t>
      </w:r>
      <w:proofErr w:type="gramEnd"/>
      <w:r w:rsidRPr="00CD61AA">
        <w:t xml:space="preserve"> </w:t>
      </w:r>
      <w:r w:rsidR="008C0AA5">
        <w:t xml:space="preserve">we collected </w:t>
      </w:r>
      <w:r w:rsidRPr="00CD61AA">
        <w:t>three cores (0-10 cm depth</w:t>
      </w:r>
      <w:r w:rsidR="008C0AA5">
        <w:t>,</w:t>
      </w:r>
      <w:r w:rsidR="00EF274A">
        <w:t xml:space="preserve"> as in 2011</w:t>
      </w:r>
      <w:r w:rsidRPr="00CD61AA">
        <w:t>)</w:t>
      </w:r>
      <w:r w:rsidR="008C0AA5">
        <w:t>, which were then</w:t>
      </w:r>
      <w:r w:rsidRPr="00CD61AA">
        <w:t xml:space="preserve"> homogenized to yield one composite</w:t>
      </w:r>
      <w:r w:rsidR="002818B0">
        <w:t xml:space="preserve"> sample</w:t>
      </w:r>
      <w:r w:rsidRPr="00CD61AA">
        <w:t>. Any aboveground vegetation was clipped, and organic horizons were scraped away prior to coring at the forest sites.</w:t>
      </w:r>
    </w:p>
    <w:p w14:paraId="6FD38725" w14:textId="05975984" w:rsidR="00CD61AA" w:rsidRDefault="00CD61AA" w:rsidP="00387597">
      <w:pPr>
        <w:pStyle w:val="Text"/>
      </w:pPr>
      <w:r w:rsidRPr="00CD61AA">
        <w:t xml:space="preserve">Samples for Experiment 3 were obtained from the archives of S. </w:t>
      </w:r>
      <w:proofErr w:type="spellStart"/>
      <w:r w:rsidRPr="00CD61AA">
        <w:t>Trumbore</w:t>
      </w:r>
      <w:proofErr w:type="spellEnd"/>
      <w:r w:rsidRPr="00CD61AA">
        <w:t>. Soils were originally collected from various locations around the United States and had been in storage for 4 to 14 years following the control sample incubations. All samples came from forest ecosystems, as no grassland samples were available. Owing to a lack of samples from deeper soil horizons, the samples included in this study were re</w:t>
      </w:r>
      <w:r w:rsidR="002818B0">
        <w:t>stricted to the A horizon only</w:t>
      </w:r>
      <w:r w:rsidR="00BB7FBB">
        <w:t xml:space="preserve"> (see Supplemental table _ for more details on sample provenance)</w:t>
      </w:r>
      <w:r w:rsidR="002818B0">
        <w:t>.</w:t>
      </w:r>
    </w:p>
    <w:p w14:paraId="0173085F" w14:textId="01921EC3" w:rsidR="002818B0" w:rsidRDefault="002818B0" w:rsidP="00AF3DC6">
      <w:pPr>
        <w:pStyle w:val="Heading-Secondary"/>
      </w:pPr>
      <w:r>
        <w:t xml:space="preserve">2.2 </w:t>
      </w:r>
      <w:r w:rsidR="0002474C">
        <w:t>Sample preparation</w:t>
      </w:r>
    </w:p>
    <w:p w14:paraId="0ABB60FB" w14:textId="388D4E1F" w:rsidR="005F4B46" w:rsidRDefault="0002474C" w:rsidP="006C315F">
      <w:pPr>
        <w:pStyle w:val="Text"/>
      </w:pPr>
      <w:r>
        <w:t>F</w:t>
      </w:r>
      <w:r w:rsidR="006C315F">
        <w:t xml:space="preserve">ollowing sample collection in both 2011 </w:t>
      </w:r>
      <w:r w:rsidR="006940F2">
        <w:t xml:space="preserve">(Experiment 1) </w:t>
      </w:r>
      <w:r w:rsidR="006C315F">
        <w:t>and 2019</w:t>
      </w:r>
      <w:r w:rsidR="006940F2">
        <w:t xml:space="preserve"> (Experiment 2)</w:t>
      </w:r>
      <w:r w:rsidR="006C315F">
        <w:t>, s</w:t>
      </w:r>
      <w:r w:rsidR="002818B0" w:rsidRPr="002818B0">
        <w:t>oils were sieved to &lt;2</w:t>
      </w:r>
      <w:r w:rsidR="00DE7B8D">
        <w:t xml:space="preserve"> </w:t>
      </w:r>
      <w:r w:rsidR="002818B0" w:rsidRPr="002818B0">
        <w:t xml:space="preserve">mm at field-moisture, and water holding capacity </w:t>
      </w:r>
      <w:r w:rsidR="006C315F">
        <w:t xml:space="preserve">was determined on a </w:t>
      </w:r>
      <w:r>
        <w:t xml:space="preserve">10 g </w:t>
      </w:r>
      <w:r w:rsidR="006C315F">
        <w:t xml:space="preserve">subsample. </w:t>
      </w:r>
      <w:r w:rsidR="005F4B46">
        <w:t>The remaining soil was then split, with one split air-dried at 40º C (treatment) and the other split le</w:t>
      </w:r>
      <w:r w:rsidR="00C97631">
        <w:t xml:space="preserve">ft at field moisture (control). </w:t>
      </w:r>
      <w:r>
        <w:t xml:space="preserve">Control samples for both Experiment 1 (control-1) and Experiment 2 (control-2) were stored in </w:t>
      </w:r>
      <w:proofErr w:type="spellStart"/>
      <w:r>
        <w:t>recloseable</w:t>
      </w:r>
      <w:proofErr w:type="spellEnd"/>
      <w:r>
        <w:t xml:space="preserve"> plastic bags at 4º C until incubation. </w:t>
      </w:r>
      <w:r w:rsidR="00C97631">
        <w:t xml:space="preserve">After air-drying, treatment samples for Experiment 1 (air-dry + storage) were placed in </w:t>
      </w:r>
      <w:proofErr w:type="spellStart"/>
      <w:r w:rsidR="00C97631">
        <w:t>recloseable</w:t>
      </w:r>
      <w:proofErr w:type="spellEnd"/>
      <w:r w:rsidR="00C97631">
        <w:t xml:space="preserve"> plastic bags, which were then stored inside large plastic boxes in a cool (ca. 15º C) dark room for seven years prior to incubation in 2018. Treatment samples for Experiment 2 (air-dry only) were briefly stored under the same conditions, but for less than </w:t>
      </w:r>
      <w:r w:rsidR="008C61F5">
        <w:t>three</w:t>
      </w:r>
      <w:r w:rsidR="00C97631">
        <w:t xml:space="preserve"> months prior to incubation in </w:t>
      </w:r>
      <w:r w:rsidR="008C61F5">
        <w:t>November 2019</w:t>
      </w:r>
      <w:r w:rsidR="00C97631">
        <w:t xml:space="preserve">. </w:t>
      </w:r>
    </w:p>
    <w:p w14:paraId="1FFACDC3" w14:textId="2B34A94D" w:rsidR="0002474C" w:rsidRDefault="0002474C" w:rsidP="006C315F">
      <w:pPr>
        <w:pStyle w:val="Text"/>
      </w:pPr>
      <w:r>
        <w:t>Carbon and nitrogen content was determined by dry combustion in a CN analyzer (</w:t>
      </w:r>
      <w:proofErr w:type="spellStart"/>
      <w:r>
        <w:t>Vario</w:t>
      </w:r>
      <w:proofErr w:type="spellEnd"/>
      <w:r>
        <w:t xml:space="preserve"> Max, </w:t>
      </w:r>
      <w:proofErr w:type="spellStart"/>
      <w:r w:rsidRPr="001834AC">
        <w:t>Elementar</w:t>
      </w:r>
      <w:proofErr w:type="spellEnd"/>
      <w:r w:rsidRPr="001834AC">
        <w:t xml:space="preserve"> </w:t>
      </w:r>
      <w:proofErr w:type="spellStart"/>
      <w:r w:rsidRPr="001834AC">
        <w:t>Analysensysteme</w:t>
      </w:r>
      <w:proofErr w:type="spellEnd"/>
      <w:r w:rsidRPr="001834AC">
        <w:t xml:space="preserve"> GmbH, Hanau, Germany</w:t>
      </w:r>
      <w:r>
        <w:t>) using material from the air-dried sample split. Inorganic carbon content was determined after combustion of organic carbon in a muffle furnace at 450º C for 16 h. Soil organic carbon content was then calculated as the difference between total carbon and inorganic carbon. Additional analyses performed on the air-dried soils i</w:t>
      </w:r>
      <w:r w:rsidR="00D04359">
        <w:t xml:space="preserve">ncluded texture (pipette method following removal of organic matter, </w:t>
      </w:r>
      <w:proofErr w:type="spellStart"/>
      <w:r w:rsidR="00D04359">
        <w:t>Schlichting</w:t>
      </w:r>
      <w:proofErr w:type="spellEnd"/>
      <w:r w:rsidR="00D04359">
        <w:t xml:space="preserve"> et al., 1995) and </w:t>
      </w:r>
      <w:r>
        <w:t>pH (1:2.5 mixture of soil and 0.01 M CaCl</w:t>
      </w:r>
      <w:r w:rsidRPr="0002474C">
        <w:rPr>
          <w:vertAlign w:val="subscript"/>
        </w:rPr>
        <w:t>2</w:t>
      </w:r>
      <w:r>
        <w:t>)</w:t>
      </w:r>
      <w:r w:rsidR="00D04359">
        <w:t>.</w:t>
      </w:r>
    </w:p>
    <w:p w14:paraId="1E4FBC00" w14:textId="524FC059" w:rsidR="00D04359" w:rsidRDefault="00D04359" w:rsidP="006C315F">
      <w:pPr>
        <w:pStyle w:val="Text"/>
      </w:pPr>
      <w:r>
        <w:t>2.3 Incubations</w:t>
      </w:r>
    </w:p>
    <w:p w14:paraId="371E1E54" w14:textId="34CA4616" w:rsidR="00D04359" w:rsidRDefault="00D04359" w:rsidP="006C315F">
      <w:pPr>
        <w:pStyle w:val="Text"/>
      </w:pPr>
      <w:r>
        <w:t>All incubations were conducted in duplicate. Soils were weighed out into 25</w:t>
      </w:r>
      <w:r w:rsidR="002818B0" w:rsidRPr="002818B0">
        <w:t>0 ml beakers and placed into 1</w:t>
      </w:r>
      <w:r>
        <w:t>000</w:t>
      </w:r>
      <w:r w:rsidR="00445A1E">
        <w:t xml:space="preserve"> </w:t>
      </w:r>
      <w:r>
        <w:t>ml</w:t>
      </w:r>
      <w:r w:rsidR="002818B0" w:rsidRPr="002818B0">
        <w:t xml:space="preserve"> mason jars with airtight lids fitted with two sampling ports. </w:t>
      </w:r>
      <w:r>
        <w:t xml:space="preserve">For Experiment 1, the mass of soil used for the control-1 samples varied between 70 and 250 g (air-dry equivalent), depending on the soil carbon content. Owing to limited sample quantity, only 20 g of soil was used for the Experiment 1 treatment samples (air-dry + storage); for Experiment 2 20 g of soil was used for both control (control-2) and treatment (air-dry only) incubations. </w:t>
      </w:r>
    </w:p>
    <w:p w14:paraId="4CA0B26E" w14:textId="197E5AC7" w:rsidR="00665D9A" w:rsidRDefault="002818B0" w:rsidP="006C315F">
      <w:pPr>
        <w:pStyle w:val="Text"/>
      </w:pPr>
      <w:r w:rsidRPr="002818B0">
        <w:t xml:space="preserve">Prior to sealing </w:t>
      </w:r>
      <w:r w:rsidR="006C315F">
        <w:t>the jars</w:t>
      </w:r>
      <w:r w:rsidR="00665D9A">
        <w:t>,</w:t>
      </w:r>
      <w:r w:rsidR="006C315F">
        <w:t xml:space="preserve"> soil </w:t>
      </w:r>
      <w:r w:rsidRPr="002818B0">
        <w:t xml:space="preserve">moisture content was adjusted </w:t>
      </w:r>
      <w:r w:rsidR="005F4B46">
        <w:t xml:space="preserve">from </w:t>
      </w:r>
      <w:r w:rsidR="00C97631">
        <w:t xml:space="preserve">either </w:t>
      </w:r>
      <w:r w:rsidR="005F4B46">
        <w:t xml:space="preserve">field-moisture status </w:t>
      </w:r>
      <w:r w:rsidR="00C97631">
        <w:t xml:space="preserve">(control samples) or from air-dry status (treatment samples) </w:t>
      </w:r>
      <w:r w:rsidRPr="002818B0">
        <w:t>to 60% of water holding capacity. Following moisture adjustment, jars were flushed with CO</w:t>
      </w:r>
      <w:r w:rsidRPr="002818B0">
        <w:rPr>
          <w:vertAlign w:val="subscript"/>
        </w:rPr>
        <w:t>2</w:t>
      </w:r>
      <w:r w:rsidRPr="002818B0">
        <w:t>-free air and left to incubate for a four-day pre-incubation period. Following pre-incubation jars were flushed again, and CO</w:t>
      </w:r>
      <w:r w:rsidRPr="002818B0">
        <w:rPr>
          <w:vertAlign w:val="subscript"/>
        </w:rPr>
        <w:t>2</w:t>
      </w:r>
      <w:r w:rsidRPr="002818B0">
        <w:t xml:space="preserve"> was then allowed to accumulate for a second period under equilibrium respiration conditions. </w:t>
      </w:r>
      <w:r w:rsidR="00E7131D">
        <w:t>All s</w:t>
      </w:r>
      <w:r w:rsidR="00665D9A">
        <w:t>amples were incubated at 20º C.</w:t>
      </w:r>
    </w:p>
    <w:p w14:paraId="10673873" w14:textId="35F27413" w:rsidR="00A85B49" w:rsidRDefault="00620695" w:rsidP="00A85B49">
      <w:pPr>
        <w:pStyle w:val="Text"/>
      </w:pPr>
      <w:r>
        <w:t>Headspace gas sampling was conducted at slightly different times for Experiment 1 and Experiment 2.</w:t>
      </w:r>
      <w:r w:rsidR="00665D9A">
        <w:t xml:space="preserve"> </w:t>
      </w:r>
      <w:r>
        <w:t>For Experiment 1</w:t>
      </w:r>
      <w:r w:rsidR="002C1BD6">
        <w:t xml:space="preserve">, </w:t>
      </w:r>
      <w:r w:rsidR="00A85B49">
        <w:t xml:space="preserve">we measured </w:t>
      </w:r>
      <w:r w:rsidR="00665D9A">
        <w:t>headspace</w:t>
      </w:r>
      <w:r w:rsidR="00665D9A" w:rsidRPr="002818B0">
        <w:t xml:space="preserve"> CO</w:t>
      </w:r>
      <w:r w:rsidR="00665D9A" w:rsidRPr="002818B0">
        <w:rPr>
          <w:vertAlign w:val="subscript"/>
        </w:rPr>
        <w:t xml:space="preserve">2 </w:t>
      </w:r>
      <w:r w:rsidR="00665D9A" w:rsidRPr="002818B0">
        <w:t xml:space="preserve">concentrations </w:t>
      </w:r>
      <w:r w:rsidR="002C1BD6">
        <w:t xml:space="preserve">of control-1 samples </w:t>
      </w:r>
      <w:r w:rsidR="00665D9A" w:rsidRPr="002818B0">
        <w:t>at the e</w:t>
      </w:r>
      <w:r w:rsidR="009C62F6">
        <w:t xml:space="preserve">nd of the pre-incubation period, </w:t>
      </w:r>
      <w:r w:rsidR="00665D9A" w:rsidRPr="002818B0">
        <w:t xml:space="preserve">and then on days 1, 3, 7 and 14 </w:t>
      </w:r>
      <w:r w:rsidR="009C62F6">
        <w:t>of</w:t>
      </w:r>
      <w:r w:rsidR="00665D9A" w:rsidRPr="002818B0">
        <w:t xml:space="preserve"> the equilibrium respiration period.</w:t>
      </w:r>
      <w:r>
        <w:t xml:space="preserve"> </w:t>
      </w:r>
      <w:r w:rsidR="00A85B49">
        <w:t xml:space="preserve">We measured treatment sample headspace CO2 concentrations for Experiment 1 (air-dry + storage) daily during the pre-incubation period, and thrice weekly for the first two weeks of the equilibrium respiration period, and weekly thereafter. For Experiment 2, we measured the </w:t>
      </w:r>
      <w:r w:rsidR="002C1BD6">
        <w:t>h</w:t>
      </w:r>
      <w:r>
        <w:t>eadspace CO</w:t>
      </w:r>
      <w:r w:rsidRPr="00D01236">
        <w:rPr>
          <w:vertAlign w:val="subscript"/>
        </w:rPr>
        <w:t>2</w:t>
      </w:r>
      <w:r>
        <w:t xml:space="preserve"> concentrations </w:t>
      </w:r>
      <w:r w:rsidR="002C1BD6">
        <w:t xml:space="preserve">of </w:t>
      </w:r>
      <w:r w:rsidR="00A85B49">
        <w:t xml:space="preserve">both control (control-2) and treatment (air-dry only) samples </w:t>
      </w:r>
      <w:r>
        <w:t xml:space="preserve">daily during the pre-incubation period (day 1 to day 4), </w:t>
      </w:r>
      <w:r w:rsidR="002C1BD6">
        <w:t>while</w:t>
      </w:r>
      <w:r>
        <w:t xml:space="preserve"> </w:t>
      </w:r>
      <w:proofErr w:type="spellStart"/>
      <w:r>
        <w:t>equilibirum</w:t>
      </w:r>
      <w:proofErr w:type="spellEnd"/>
      <w:r>
        <w:t xml:space="preserve"> respiration CO</w:t>
      </w:r>
      <w:r w:rsidRPr="00D01236">
        <w:rPr>
          <w:vertAlign w:val="subscript"/>
        </w:rPr>
        <w:t>2</w:t>
      </w:r>
      <w:r>
        <w:t xml:space="preserve"> conc</w:t>
      </w:r>
      <w:r w:rsidR="002C1BD6">
        <w:t>entrations were measured three times per week for the first two weeks, and weekly thereafter</w:t>
      </w:r>
      <w:r w:rsidR="00051FA8">
        <w:t xml:space="preserve">. </w:t>
      </w:r>
    </w:p>
    <w:p w14:paraId="315BC150" w14:textId="2E07F441" w:rsidR="00A85B49" w:rsidRDefault="00A85B49" w:rsidP="00914414">
      <w:pPr>
        <w:pStyle w:val="Text"/>
      </w:pPr>
      <w:r>
        <w:t xml:space="preserve">The total incubation duration varied between Experiment 1 and Experiment 2, </w:t>
      </w:r>
      <w:r w:rsidR="00914414">
        <w:t>and among control and treatment incubations. The equilibrium respiration period for control-1 sample incubations (Experiment 1) was set at 14 d in order to allow for adequate time to observe CO</w:t>
      </w:r>
      <w:r w:rsidR="00914414" w:rsidRPr="00914414">
        <w:rPr>
          <w:vertAlign w:val="subscript"/>
        </w:rPr>
        <w:t>2</w:t>
      </w:r>
      <w:r w:rsidR="00914414">
        <w:t xml:space="preserve"> fluxes</w:t>
      </w:r>
      <w:r w:rsidR="00FF4BEC">
        <w:t>, as this was a key goal of the original study</w:t>
      </w:r>
      <w:r w:rsidR="00914414">
        <w:t xml:space="preserve">. </w:t>
      </w:r>
      <w:r w:rsidR="00FF4BEC">
        <w:t>In contrast, t</w:t>
      </w:r>
      <w:r w:rsidR="00914414">
        <w:t xml:space="preserve">he equilibrium respiration period for </w:t>
      </w:r>
      <w:r w:rsidR="00FF4BEC">
        <w:t xml:space="preserve">control-2 samples (Experiment 2) </w:t>
      </w:r>
      <w:r w:rsidR="00914414">
        <w:t>was not determined by set time, but by the amount of CO</w:t>
      </w:r>
      <w:r w:rsidR="00914414" w:rsidRPr="00FF4BEC">
        <w:rPr>
          <w:vertAlign w:val="subscript"/>
        </w:rPr>
        <w:t>2</w:t>
      </w:r>
      <w:r w:rsidR="00914414">
        <w:t xml:space="preserve"> respired. Incubations for control-2 samples (Experiment 2) were allowed to proceed until an adequate amount of CO</w:t>
      </w:r>
      <w:r w:rsidR="00914414" w:rsidRPr="00FF4BEC">
        <w:rPr>
          <w:vertAlign w:val="subscript"/>
        </w:rPr>
        <w:t>2</w:t>
      </w:r>
      <w:r w:rsidR="00914414">
        <w:t xml:space="preserve"> had been respired to measure the radiocarbon content.</w:t>
      </w:r>
      <w:r w:rsidR="00157F81">
        <w:t xml:space="preserve"> Since high CO</w:t>
      </w:r>
      <w:r w:rsidR="00157F81" w:rsidRPr="00FF4BEC">
        <w:rPr>
          <w:vertAlign w:val="subscript"/>
        </w:rPr>
        <w:t>2</w:t>
      </w:r>
      <w:r w:rsidR="00157F81">
        <w:t xml:space="preserve"> concentrations can affect soil </w:t>
      </w:r>
      <w:r w:rsidR="00FF4BEC">
        <w:t>pH, a conservative target of 1% CO</w:t>
      </w:r>
      <w:r w:rsidR="00FF4BEC" w:rsidRPr="00FF4BEC">
        <w:rPr>
          <w:vertAlign w:val="subscript"/>
        </w:rPr>
        <w:t>2</w:t>
      </w:r>
      <w:r w:rsidR="00FF4BEC">
        <w:t xml:space="preserve"> was chosen to limit potential pH effects but still allow for sufficient CO</w:t>
      </w:r>
      <w:r w:rsidR="00FF4BEC" w:rsidRPr="00FF4BEC">
        <w:rPr>
          <w:vertAlign w:val="subscript"/>
        </w:rPr>
        <w:t>2</w:t>
      </w:r>
      <w:r w:rsidR="00FF4BEC">
        <w:t xml:space="preserve"> production. </w:t>
      </w:r>
    </w:p>
    <w:p w14:paraId="316F7B92" w14:textId="0928E8B6" w:rsidR="00FF4BEC" w:rsidRDefault="00FF4BEC" w:rsidP="00914414">
      <w:pPr>
        <w:pStyle w:val="Text"/>
      </w:pPr>
      <w:r>
        <w:t xml:space="preserve">The duration of the equilibrium respiration period for the treatment samples in both Experiment 1 (air-dry + storage) and Experiment 2 (air-dry only) was determined by the amount of CO2 respired by the corresponding control samples. </w:t>
      </w:r>
    </w:p>
    <w:p w14:paraId="14985699" w14:textId="62ED4740" w:rsidR="00A85B49" w:rsidRPr="002818B0" w:rsidRDefault="00A85B49" w:rsidP="00A85B49">
      <w:pPr>
        <w:pStyle w:val="Text"/>
      </w:pPr>
      <w:commentRangeStart w:id="6"/>
      <w:r w:rsidRPr="002818B0">
        <w:t>CO</w:t>
      </w:r>
      <w:r w:rsidRPr="002818B0">
        <w:rPr>
          <w:vertAlign w:val="subscript"/>
        </w:rPr>
        <w:t>2</w:t>
      </w:r>
      <w:r w:rsidRPr="002818B0">
        <w:t xml:space="preserve"> concentration targets for the air-dry + storage treatment incubations were set to the amount of CO</w:t>
      </w:r>
      <w:r w:rsidRPr="002818B0">
        <w:rPr>
          <w:vertAlign w:val="subscript"/>
        </w:rPr>
        <w:t>2</w:t>
      </w:r>
      <w:r w:rsidRPr="002818B0">
        <w:t xml:space="preserve"> respired by the corresponding control sample during the equilibrium respiration period. </w:t>
      </w:r>
      <w:commentRangeEnd w:id="6"/>
      <w:r>
        <w:rPr>
          <w:rStyle w:val="CommentReference"/>
          <w:rFonts w:eastAsia="Calibri"/>
        </w:rPr>
        <w:commentReference w:id="6"/>
      </w:r>
    </w:p>
    <w:p w14:paraId="6475D55E" w14:textId="7C977620" w:rsidR="00FF4BEC" w:rsidRDefault="00665D9A" w:rsidP="00FF4BEC">
      <w:pPr>
        <w:pStyle w:val="Text"/>
      </w:pPr>
      <w:r w:rsidRPr="002818B0">
        <w:t xml:space="preserve">Headspace samples were collected and analyzed for </w:t>
      </w:r>
      <w:r w:rsidRPr="002818B0">
        <w:rPr>
          <w:vertAlign w:val="superscript"/>
        </w:rPr>
        <w:t>14</w:t>
      </w:r>
      <w:r w:rsidRPr="002818B0">
        <w:t xml:space="preserve">C and </w:t>
      </w:r>
      <w:r w:rsidRPr="002818B0">
        <w:rPr>
          <w:vertAlign w:val="superscript"/>
        </w:rPr>
        <w:t>13</w:t>
      </w:r>
      <w:r w:rsidR="00FF4BEC">
        <w:t xml:space="preserve">C content at the end of both the pre-incubation period and the </w:t>
      </w:r>
      <w:r w:rsidRPr="002818B0">
        <w:t xml:space="preserve">equilibrium respiration period for </w:t>
      </w:r>
      <w:r w:rsidR="00FF4BEC">
        <w:t>all incubations</w:t>
      </w:r>
    </w:p>
    <w:p w14:paraId="67ECDE0C" w14:textId="17875603" w:rsidR="00665D9A" w:rsidRPr="002818B0" w:rsidRDefault="00665D9A" w:rsidP="00FF4BEC">
      <w:pPr>
        <w:pStyle w:val="Text"/>
      </w:pPr>
      <w:r w:rsidRPr="002818B0">
        <w:t xml:space="preserve">. However, only nine of the twelve </w:t>
      </w:r>
      <w:r>
        <w:t xml:space="preserve">treatment </w:t>
      </w:r>
      <w:r w:rsidRPr="002818B0">
        <w:t xml:space="preserve">samples respired </w:t>
      </w:r>
      <w:r>
        <w:t>enough</w:t>
      </w:r>
      <w:r w:rsidRPr="002818B0">
        <w:t xml:space="preserve"> CO</w:t>
      </w:r>
      <w:r w:rsidRPr="002818B0">
        <w:rPr>
          <w:vertAlign w:val="subscript"/>
        </w:rPr>
        <w:t>2</w:t>
      </w:r>
      <w:r w:rsidRPr="002818B0">
        <w:t xml:space="preserve"> to measure </w:t>
      </w:r>
      <w:r w:rsidRPr="002818B0">
        <w:rPr>
          <w:vertAlign w:val="superscript"/>
        </w:rPr>
        <w:t>14</w:t>
      </w:r>
      <w:r w:rsidRPr="002818B0">
        <w:t>C following the pre-incubation period.</w:t>
      </w:r>
    </w:p>
    <w:p w14:paraId="2431C7FA" w14:textId="1B398F1A" w:rsidR="002818B0" w:rsidRPr="002818B0" w:rsidRDefault="002818B0" w:rsidP="00460E41">
      <w:pPr>
        <w:pStyle w:val="Text"/>
      </w:pPr>
      <w:r w:rsidRPr="002818B0">
        <w:t>Note that respiration rates had not yet reached equilibrium levels for the majority of samples by the end of the pre-incubation period, but as a four-day pre-incubation was used in the initial 2011 incubations for the control samples i</w:t>
      </w:r>
      <w:r w:rsidR="00537912">
        <w:t>n E</w:t>
      </w:r>
      <w:r w:rsidRPr="002818B0">
        <w:t>xperiment 1, we maintained the same duration for the treatment incubations in 2018 and for the air-drying and rewetting experiment conducted in 2019 (Experiment 2).</w:t>
      </w:r>
    </w:p>
    <w:p w14:paraId="3514DB36" w14:textId="4C722058" w:rsidR="002818B0" w:rsidRDefault="002818B0" w:rsidP="00AF3DC6">
      <w:pPr>
        <w:pStyle w:val="Heading-Secondary"/>
      </w:pPr>
      <w:r>
        <w:t>2.2.2 Experiment 3</w:t>
      </w:r>
    </w:p>
    <w:p w14:paraId="65F03D72" w14:textId="3DE807D4" w:rsidR="002818B0" w:rsidRDefault="001566A4" w:rsidP="00460E41">
      <w:pPr>
        <w:pStyle w:val="Text"/>
      </w:pPr>
      <w:r>
        <w:t xml:space="preserve">We obtained </w:t>
      </w:r>
      <w:r w:rsidR="000D2676">
        <w:t>archived (</w:t>
      </w:r>
      <w:commentRangeStart w:id="7"/>
      <w:r w:rsidR="000D2676">
        <w:t>air- or oven- (80C) dried</w:t>
      </w:r>
      <w:commentRangeEnd w:id="7"/>
      <w:r w:rsidR="00160359">
        <w:rPr>
          <w:rStyle w:val="CommentReference"/>
          <w:rFonts w:eastAsia="Calibri"/>
        </w:rPr>
        <w:commentReference w:id="7"/>
      </w:r>
      <w:r w:rsidR="000D2676">
        <w:t xml:space="preserve">) </w:t>
      </w:r>
      <w:r>
        <w:t xml:space="preserve">soil samples from a range of sites across the United States and Germany (n </w:t>
      </w:r>
      <w:r w:rsidR="002818B0" w:rsidRPr="002818B0">
        <w:t>= 39)</w:t>
      </w:r>
      <w:r>
        <w:t xml:space="preserve"> collected over the past two decades</w:t>
      </w:r>
      <w:r w:rsidR="000D2676">
        <w:t xml:space="preserve"> and incubated close to the time of collection and under field moist conditions</w:t>
      </w:r>
      <w:r w:rsidR="002818B0" w:rsidRPr="002818B0">
        <w:t xml:space="preserve">. </w:t>
      </w:r>
      <w:r w:rsidR="000D2676">
        <w:t>These ‘</w:t>
      </w:r>
      <w:commentRangeStart w:id="8"/>
      <w:r w:rsidR="000D2676">
        <w:t>c</w:t>
      </w:r>
      <w:r w:rsidR="002818B0" w:rsidRPr="002818B0">
        <w:t>ontrol</w:t>
      </w:r>
      <w:r w:rsidR="000D2676">
        <w:t>’</w:t>
      </w:r>
      <w:r w:rsidR="002818B0" w:rsidRPr="002818B0">
        <w:t xml:space="preserve"> </w:t>
      </w:r>
      <w:commentRangeEnd w:id="8"/>
      <w:r w:rsidR="009916EF">
        <w:rPr>
          <w:rStyle w:val="CommentReference"/>
          <w:rFonts w:eastAsia="Calibri"/>
        </w:rPr>
        <w:commentReference w:id="8"/>
      </w:r>
      <w:r w:rsidR="002818B0" w:rsidRPr="002818B0">
        <w:t xml:space="preserve">incubations were conducted in different laboratories by different investigators, </w:t>
      </w:r>
      <w:r>
        <w:t xml:space="preserve">so </w:t>
      </w:r>
      <w:r w:rsidR="002818B0" w:rsidRPr="002818B0">
        <w:t xml:space="preserve">incubation conditions such as temperature, quantity of soil incubated, and pre-incubation period duration varied. </w:t>
      </w:r>
      <w:r w:rsidR="00FC3161">
        <w:t xml:space="preserve">We </w:t>
      </w:r>
      <w:r w:rsidR="009916EF">
        <w:t xml:space="preserve">adjusted </w:t>
      </w:r>
      <w:r w:rsidR="00FC3161">
        <w:t xml:space="preserve">the treatment incubations (i.e. after air-drying, storage, and rewetting) </w:t>
      </w:r>
      <w:r w:rsidR="009916EF">
        <w:t xml:space="preserve">to </w:t>
      </w:r>
      <w:r>
        <w:t>moisture content</w:t>
      </w:r>
      <w:r w:rsidR="009916EF">
        <w:t>s</w:t>
      </w:r>
      <w:r>
        <w:t xml:space="preserve"> and </w:t>
      </w:r>
      <w:r w:rsidR="00FC3161">
        <w:t>equilibrium period</w:t>
      </w:r>
      <w:r>
        <w:t xml:space="preserve"> </w:t>
      </w:r>
      <w:r w:rsidR="00FC3161">
        <w:t>respired carbon</w:t>
      </w:r>
      <w:r>
        <w:t xml:space="preserve"> </w:t>
      </w:r>
      <w:r w:rsidR="00FC3161">
        <w:t>(mg</w:t>
      </w:r>
      <w:r>
        <w:t xml:space="preserve"> CO</w:t>
      </w:r>
      <w:r w:rsidRPr="001566A4">
        <w:rPr>
          <w:vertAlign w:val="subscript"/>
        </w:rPr>
        <w:t>2</w:t>
      </w:r>
      <w:r w:rsidR="00FC3161">
        <w:t>-C</w:t>
      </w:r>
      <w:r>
        <w:t xml:space="preserve"> </w:t>
      </w:r>
      <w:r w:rsidR="00FC3161">
        <w:t xml:space="preserve">g </w:t>
      </w:r>
      <w:r>
        <w:t>soil C</w:t>
      </w:r>
      <w:r w:rsidR="00FC3161" w:rsidRPr="00FC3161">
        <w:rPr>
          <w:vertAlign w:val="superscript"/>
        </w:rPr>
        <w:t>-1</w:t>
      </w:r>
      <w:r w:rsidR="00FC3161">
        <w:t>)</w:t>
      </w:r>
      <w:r>
        <w:t xml:space="preserve"> </w:t>
      </w:r>
      <w:r w:rsidR="009916EF">
        <w:t xml:space="preserve">that </w:t>
      </w:r>
      <w:proofErr w:type="gramStart"/>
      <w:r w:rsidR="009916EF">
        <w:t>were</w:t>
      </w:r>
      <w:proofErr w:type="gramEnd"/>
      <w:r w:rsidR="008C0AA5">
        <w:t xml:space="preserve"> </w:t>
      </w:r>
      <w:r w:rsidR="00FC3161">
        <w:t>identical to control incubations</w:t>
      </w:r>
      <w:r w:rsidR="002818B0" w:rsidRPr="002818B0">
        <w:t xml:space="preserve">. When possible treatment incubations were conducted in triplicate, but owing to limited quantities of soil, </w:t>
      </w:r>
      <w:r w:rsidR="008C0AA5">
        <w:t xml:space="preserve">duplicate or </w:t>
      </w:r>
      <w:r w:rsidR="002818B0" w:rsidRPr="002818B0">
        <w:t xml:space="preserve">single sample incubations were performed for some sites. Further details on incubation conditions, </w:t>
      </w:r>
      <w:r w:rsidR="00FC3161">
        <w:t xml:space="preserve">replicates, </w:t>
      </w:r>
      <w:r w:rsidR="002818B0" w:rsidRPr="002818B0">
        <w:t>headspace gas sampling, and sample provenance for Experiment 3 are given in Supplementary Table 1.</w:t>
      </w:r>
    </w:p>
    <w:p w14:paraId="3E93C7D7" w14:textId="5E81932C" w:rsidR="002818B0" w:rsidRDefault="002818B0" w:rsidP="00AF3DC6">
      <w:pPr>
        <w:pStyle w:val="Heading-Secondary"/>
      </w:pPr>
      <w:r>
        <w:t>2.3 Headspace gas sampling</w:t>
      </w:r>
    </w:p>
    <w:p w14:paraId="466652C1" w14:textId="61B580C0" w:rsidR="002818B0" w:rsidRDefault="002818B0" w:rsidP="00AF3DC6">
      <w:pPr>
        <w:pStyle w:val="Heading-Secondary"/>
      </w:pPr>
      <w:r>
        <w:t>2.3.1 Experiment 1 (air-dry + storage treatment)</w:t>
      </w:r>
    </w:p>
    <w:p w14:paraId="6F5B21B6" w14:textId="77777777" w:rsidR="0059217D" w:rsidRPr="002818B0" w:rsidRDefault="0059217D" w:rsidP="0059217D">
      <w:pPr>
        <w:pStyle w:val="Text"/>
      </w:pPr>
      <w:commentRangeStart w:id="9"/>
      <w:r w:rsidRPr="002818B0">
        <w:t>CO</w:t>
      </w:r>
      <w:r w:rsidRPr="002818B0">
        <w:rPr>
          <w:vertAlign w:val="subscript"/>
        </w:rPr>
        <w:t>2</w:t>
      </w:r>
      <w:r w:rsidRPr="002818B0">
        <w:t xml:space="preserve"> concentration targets for the air-dry + storage treatment incubations were set to the amount of CO</w:t>
      </w:r>
      <w:r w:rsidRPr="002818B0">
        <w:rPr>
          <w:vertAlign w:val="subscript"/>
        </w:rPr>
        <w:t>2</w:t>
      </w:r>
      <w:r w:rsidRPr="002818B0">
        <w:t xml:space="preserve"> respired by the corresponding control sample during the equilibrium respiration period. </w:t>
      </w:r>
      <w:commentRangeEnd w:id="9"/>
      <w:r>
        <w:rPr>
          <w:rStyle w:val="CommentReference"/>
          <w:rFonts w:eastAsia="Calibri"/>
        </w:rPr>
        <w:commentReference w:id="9"/>
      </w:r>
    </w:p>
    <w:p w14:paraId="09B0D98D" w14:textId="77777777" w:rsidR="002818B0" w:rsidRPr="002818B0" w:rsidRDefault="002818B0" w:rsidP="00460E41">
      <w:pPr>
        <w:pStyle w:val="Text"/>
      </w:pPr>
      <w:r w:rsidRPr="002818B0">
        <w:t>For control incubations, headspace CO</w:t>
      </w:r>
      <w:r w:rsidRPr="002818B0">
        <w:rPr>
          <w:vertAlign w:val="subscript"/>
        </w:rPr>
        <w:t xml:space="preserve">2 </w:t>
      </w:r>
      <w:r w:rsidRPr="002818B0">
        <w:t>concentrations were measured at the end of the pre-incubation period and then on days 1, 3, 7 and 14 during the equilibrium respiration period. For the air-dry + storage treatment incubations, headspace CO</w:t>
      </w:r>
      <w:r w:rsidRPr="002818B0">
        <w:rPr>
          <w:vertAlign w:val="subscript"/>
        </w:rPr>
        <w:t>2</w:t>
      </w:r>
      <w:r w:rsidRPr="002818B0">
        <w:t xml:space="preserve"> concentrations were measured daily during the pre-incubation, and on days 3, 5, and 7, then additionally on days 10, 38, and 45 for those samples that had not yet reached </w:t>
      </w:r>
      <w:commentRangeStart w:id="10"/>
      <w:r w:rsidRPr="002818B0">
        <w:t>target CO</w:t>
      </w:r>
      <w:r w:rsidRPr="002818B0">
        <w:rPr>
          <w:vertAlign w:val="subscript"/>
        </w:rPr>
        <w:t>2</w:t>
      </w:r>
      <w:r w:rsidRPr="002818B0">
        <w:t xml:space="preserve"> </w:t>
      </w:r>
      <w:commentRangeEnd w:id="10"/>
      <w:r w:rsidR="00914AB0">
        <w:rPr>
          <w:rStyle w:val="CommentReference"/>
          <w:rFonts w:eastAsia="Calibri"/>
        </w:rPr>
        <w:commentReference w:id="10"/>
      </w:r>
      <w:r w:rsidRPr="002818B0">
        <w:t>concentrations.</w:t>
      </w:r>
    </w:p>
    <w:p w14:paraId="10187CC5" w14:textId="659F774E" w:rsidR="002818B0" w:rsidRPr="002818B0" w:rsidRDefault="002818B0" w:rsidP="00460E41">
      <w:pPr>
        <w:pStyle w:val="Text"/>
      </w:pPr>
      <w:r w:rsidRPr="002818B0">
        <w:t xml:space="preserve">Headspace samples were collected and analyzed for </w:t>
      </w:r>
      <w:r w:rsidRPr="002818B0">
        <w:rPr>
          <w:vertAlign w:val="superscript"/>
        </w:rPr>
        <w:t>14</w:t>
      </w:r>
      <w:r w:rsidRPr="002818B0">
        <w:t xml:space="preserve">C and </w:t>
      </w:r>
      <w:r w:rsidRPr="002818B0">
        <w:rPr>
          <w:vertAlign w:val="superscript"/>
        </w:rPr>
        <w:t>13</w:t>
      </w:r>
      <w:r w:rsidRPr="002818B0">
        <w:t xml:space="preserve">C content at the end of the equilibrium respiration period for control incubations, but were collected after both the pre-incubation and equilibrium respiration periods for the air-dry + storage treatment incubations. However, only nine of the twelve </w:t>
      </w:r>
      <w:r w:rsidR="00D869CC">
        <w:t xml:space="preserve">treatment </w:t>
      </w:r>
      <w:r w:rsidRPr="002818B0">
        <w:t xml:space="preserve">samples respired </w:t>
      </w:r>
      <w:r w:rsidR="00D869CC">
        <w:t>enough</w:t>
      </w:r>
      <w:r w:rsidRPr="002818B0">
        <w:t xml:space="preserve"> CO</w:t>
      </w:r>
      <w:r w:rsidRPr="002818B0">
        <w:rPr>
          <w:vertAlign w:val="subscript"/>
        </w:rPr>
        <w:t>2</w:t>
      </w:r>
      <w:r w:rsidRPr="002818B0">
        <w:t xml:space="preserve"> to measure </w:t>
      </w:r>
      <w:r w:rsidRPr="002818B0">
        <w:rPr>
          <w:vertAlign w:val="superscript"/>
        </w:rPr>
        <w:t>14</w:t>
      </w:r>
      <w:r w:rsidRPr="002818B0">
        <w:t>C following the pre-incubation period.</w:t>
      </w:r>
    </w:p>
    <w:p w14:paraId="2BF7EFC1" w14:textId="0012A671" w:rsidR="002818B0" w:rsidRDefault="002818B0" w:rsidP="00AF3DC6">
      <w:pPr>
        <w:pStyle w:val="Heading-Secondary"/>
      </w:pPr>
      <w:r>
        <w:t>2.3.2 Experiment 2</w:t>
      </w:r>
    </w:p>
    <w:p w14:paraId="088599C9" w14:textId="77777777" w:rsidR="002818B0" w:rsidRPr="002818B0" w:rsidRDefault="002818B0" w:rsidP="00460E41">
      <w:pPr>
        <w:pStyle w:val="Text"/>
      </w:pPr>
      <w:r w:rsidRPr="002818B0">
        <w:t>Headspace CO</w:t>
      </w:r>
      <w:r w:rsidRPr="002818B0">
        <w:rPr>
          <w:vertAlign w:val="subscript"/>
        </w:rPr>
        <w:t>2</w:t>
      </w:r>
      <w:r w:rsidRPr="002818B0">
        <w:t xml:space="preserve"> concentrations were measured daily during the pre-incubation period for both control incubations and the air-dry treatment incubations. During the equilibrium respiration period for the control incubations, CO</w:t>
      </w:r>
      <w:r w:rsidRPr="002818B0">
        <w:rPr>
          <w:vertAlign w:val="subscript"/>
        </w:rPr>
        <w:t>2</w:t>
      </w:r>
      <w:r w:rsidRPr="002818B0">
        <w:t xml:space="preserve"> concentrations were measured on days 3, 5, and 7, and then weekly until adequate CO</w:t>
      </w:r>
      <w:r w:rsidRPr="002818B0">
        <w:rPr>
          <w:vertAlign w:val="subscript"/>
        </w:rPr>
        <w:t>2</w:t>
      </w:r>
      <w:r w:rsidRPr="002818B0">
        <w:t xml:space="preserve"> had been respired for measuring </w:t>
      </w:r>
      <w:r w:rsidRPr="002818B0">
        <w:rPr>
          <w:vertAlign w:val="superscript"/>
        </w:rPr>
        <w:t>14</w:t>
      </w:r>
      <w:r w:rsidRPr="002818B0">
        <w:t>C. Similar to Experiment 1, CO</w:t>
      </w:r>
      <w:r w:rsidRPr="002818B0">
        <w:rPr>
          <w:vertAlign w:val="subscript"/>
        </w:rPr>
        <w:t>2</w:t>
      </w:r>
      <w:r w:rsidRPr="002818B0">
        <w:t xml:space="preserve"> concentration targets for the treatment incubations were determined by the amount of CO</w:t>
      </w:r>
      <w:r w:rsidRPr="0074512D">
        <w:rPr>
          <w:vertAlign w:val="subscript"/>
        </w:rPr>
        <w:t>2</w:t>
      </w:r>
      <w:r w:rsidRPr="002818B0">
        <w:t xml:space="preserve"> respired </w:t>
      </w:r>
      <w:commentRangeStart w:id="11"/>
      <w:commentRangeStart w:id="12"/>
      <w:r w:rsidRPr="002818B0">
        <w:t>by the corresponding control samples during the equilibrium respiration period</w:t>
      </w:r>
      <w:commentRangeEnd w:id="11"/>
      <w:r w:rsidR="005B53AB">
        <w:rPr>
          <w:rStyle w:val="CommentReference"/>
          <w:rFonts w:eastAsia="Calibri"/>
        </w:rPr>
        <w:commentReference w:id="11"/>
      </w:r>
      <w:commentRangeEnd w:id="12"/>
      <w:r w:rsidR="001C611A">
        <w:rPr>
          <w:rStyle w:val="CommentReference"/>
          <w:rFonts w:eastAsia="Calibri"/>
        </w:rPr>
        <w:commentReference w:id="12"/>
      </w:r>
      <w:r w:rsidRPr="002818B0">
        <w:t>. Due to higher respiration rates, all air-dry treatment samples reached the CO</w:t>
      </w:r>
      <w:r w:rsidRPr="0074512D">
        <w:rPr>
          <w:vertAlign w:val="subscript"/>
        </w:rPr>
        <w:t>2</w:t>
      </w:r>
      <w:r w:rsidRPr="002818B0">
        <w:t xml:space="preserve"> targets after seven days of incubation, with CO</w:t>
      </w:r>
      <w:r w:rsidRPr="0074512D">
        <w:rPr>
          <w:vertAlign w:val="subscript"/>
        </w:rPr>
        <w:t>2</w:t>
      </w:r>
      <w:r w:rsidRPr="002818B0">
        <w:t xml:space="preserve"> concentrations measured on days 3, 5, and 7. </w:t>
      </w:r>
    </w:p>
    <w:p w14:paraId="08696C85" w14:textId="77777777" w:rsidR="002818B0" w:rsidRPr="002818B0" w:rsidRDefault="002818B0" w:rsidP="00460E41">
      <w:pPr>
        <w:pStyle w:val="Text"/>
      </w:pPr>
      <w:r w:rsidRPr="002818B0">
        <w:t xml:space="preserve">Headspace samples were collected and analyzed for </w:t>
      </w:r>
      <w:r w:rsidRPr="0074512D">
        <w:rPr>
          <w:vertAlign w:val="superscript"/>
        </w:rPr>
        <w:t>14</w:t>
      </w:r>
      <w:r w:rsidRPr="002818B0">
        <w:t xml:space="preserve">C and </w:t>
      </w:r>
      <w:r w:rsidRPr="0074512D">
        <w:rPr>
          <w:vertAlign w:val="superscript"/>
        </w:rPr>
        <w:t>13</w:t>
      </w:r>
      <w:r w:rsidRPr="002818B0">
        <w:t xml:space="preserve">C content after both the pre-incubation and equilibrium respiration periods for both control and air-dry treatment incubations. </w:t>
      </w:r>
    </w:p>
    <w:p w14:paraId="084FFFBD" w14:textId="19078C77" w:rsidR="002818B0" w:rsidRDefault="0074512D" w:rsidP="00AF3DC6">
      <w:pPr>
        <w:pStyle w:val="Heading-Secondary"/>
      </w:pPr>
      <w:r>
        <w:t>2.3.3 Experiment 3</w:t>
      </w:r>
    </w:p>
    <w:p w14:paraId="3A7E441B" w14:textId="0CE52859" w:rsidR="0074512D" w:rsidRDefault="0074512D" w:rsidP="00460E41">
      <w:pPr>
        <w:pStyle w:val="Text"/>
      </w:pPr>
      <w:r w:rsidRPr="0074512D">
        <w:t>For the control sample incubations, CO</w:t>
      </w:r>
      <w:r w:rsidRPr="0074512D">
        <w:rPr>
          <w:vertAlign w:val="subscript"/>
        </w:rPr>
        <w:t>2</w:t>
      </w:r>
      <w:r w:rsidRPr="0074512D">
        <w:t xml:space="preserve"> concentrations were only measured during the equilibrium respiration period (with the exception of two samples, see Supplementary Table 1). </w:t>
      </w:r>
      <w:commentRangeStart w:id="13"/>
      <w:commentRangeStart w:id="14"/>
      <w:r w:rsidRPr="0074512D">
        <w:t>Owing to the lack of pre-incubation respiration data</w:t>
      </w:r>
      <w:r w:rsidR="00652A5B">
        <w:t xml:space="preserve"> (see Fig./Table x)</w:t>
      </w:r>
      <w:r w:rsidRPr="0074512D">
        <w:t>, treatment incubation CO</w:t>
      </w:r>
      <w:r w:rsidRPr="0074512D">
        <w:rPr>
          <w:vertAlign w:val="subscript"/>
        </w:rPr>
        <w:t>2</w:t>
      </w:r>
      <w:r w:rsidRPr="0074512D">
        <w:t xml:space="preserve"> measurements were only made for a single period of the treatment sample incubations</w:t>
      </w:r>
      <w:commentRangeEnd w:id="13"/>
      <w:r w:rsidR="00C925A5">
        <w:rPr>
          <w:rStyle w:val="CommentReference"/>
          <w:rFonts w:eastAsia="Calibri"/>
        </w:rPr>
        <w:commentReference w:id="13"/>
      </w:r>
      <w:commentRangeEnd w:id="14"/>
      <w:r w:rsidR="00652A5B">
        <w:rPr>
          <w:rStyle w:val="CommentReference"/>
          <w:rFonts w:eastAsia="Calibri"/>
        </w:rPr>
        <w:commentReference w:id="14"/>
      </w:r>
      <w:r w:rsidRPr="0074512D">
        <w:t xml:space="preserve">. Incubation vessels were sealed immediately following rewetting and samples </w:t>
      </w:r>
      <w:r w:rsidR="00652A5B">
        <w:t xml:space="preserve">and </w:t>
      </w:r>
      <w:r w:rsidRPr="0074512D">
        <w:t>were allowed to respire until an equivalent amount of CO</w:t>
      </w:r>
      <w:r w:rsidRPr="0074512D">
        <w:rPr>
          <w:vertAlign w:val="subscript"/>
        </w:rPr>
        <w:t>2</w:t>
      </w:r>
      <w:r w:rsidRPr="0074512D">
        <w:t xml:space="preserve"> had been released (</w:t>
      </w:r>
      <w:r w:rsidR="00A40482">
        <w:t>mg CO</w:t>
      </w:r>
      <w:r w:rsidR="00A40482" w:rsidRPr="00A40482">
        <w:rPr>
          <w:vertAlign w:val="subscript"/>
        </w:rPr>
        <w:t>2</w:t>
      </w:r>
      <w:r w:rsidR="00A40482">
        <w:t xml:space="preserve"> g soil C</w:t>
      </w:r>
      <w:r w:rsidR="00A40482" w:rsidRPr="00A40482">
        <w:rPr>
          <w:vertAlign w:val="superscript"/>
        </w:rPr>
        <w:t>-1</w:t>
      </w:r>
      <w:r w:rsidRPr="0074512D">
        <w:t>) as during the control sample equilibrium respiration period. Headspace CO</w:t>
      </w:r>
      <w:r w:rsidRPr="0074512D">
        <w:rPr>
          <w:vertAlign w:val="subscript"/>
        </w:rPr>
        <w:t>2</w:t>
      </w:r>
      <w:r w:rsidRPr="0074512D">
        <w:t xml:space="preserve"> concentrations were measured every three days for the first two weeks of incubation, and weekly as needed thereafter.</w:t>
      </w:r>
    </w:p>
    <w:p w14:paraId="16235A5D" w14:textId="098128E2" w:rsidR="0074512D" w:rsidRDefault="0074512D" w:rsidP="00AF3DC6">
      <w:pPr>
        <w:pStyle w:val="Heading-Secondary"/>
      </w:pPr>
      <w:commentRangeStart w:id="15"/>
      <w:r>
        <w:t>2.4 A</w:t>
      </w:r>
      <w:r w:rsidR="00652A5B">
        <w:t>nalyses</w:t>
      </w:r>
      <w:commentRangeEnd w:id="15"/>
      <w:r w:rsidR="00914AB0">
        <w:rPr>
          <w:rStyle w:val="CommentReference"/>
          <w:rFonts w:eastAsia="Calibri"/>
          <w:bCs w:val="0"/>
          <w:kern w:val="0"/>
        </w:rPr>
        <w:commentReference w:id="15"/>
      </w:r>
    </w:p>
    <w:p w14:paraId="52B5EFFB" w14:textId="7800B6BB" w:rsidR="00652A5B" w:rsidRDefault="0074512D" w:rsidP="00460E41">
      <w:pPr>
        <w:pStyle w:val="Text"/>
      </w:pPr>
      <w:commentRangeStart w:id="16"/>
      <w:commentRangeStart w:id="17"/>
      <w:r w:rsidRPr="0074512D">
        <w:t>We measured both organic and inorganic carbon content of all soils, as well as total nitrogen content and particle size distribution.</w:t>
      </w:r>
      <w:commentRangeEnd w:id="16"/>
      <w:r w:rsidR="00C925A5">
        <w:rPr>
          <w:rStyle w:val="CommentReference"/>
          <w:rFonts w:eastAsia="Calibri"/>
        </w:rPr>
        <w:commentReference w:id="16"/>
      </w:r>
      <w:commentRangeEnd w:id="17"/>
      <w:r w:rsidR="00652A5B">
        <w:rPr>
          <w:rStyle w:val="CommentReference"/>
          <w:rFonts w:eastAsia="Calibri"/>
        </w:rPr>
        <w:commentReference w:id="17"/>
      </w:r>
    </w:p>
    <w:p w14:paraId="654E53AF" w14:textId="0CDB436A" w:rsidR="0074512D" w:rsidRDefault="0074512D" w:rsidP="00460E41">
      <w:pPr>
        <w:pStyle w:val="Text"/>
      </w:pPr>
      <w:r w:rsidRPr="0074512D">
        <w:t>Radiocarbon analyses were conducted at the Max Planck Institute for Biogeochemistry accelerator mass spectrometer facility (Experiments 1 and 2) or the University of California Irvine Keck Facility for Accelerator Mass Spectrometry (</w:t>
      </w:r>
      <w:r>
        <w:t>control samples</w:t>
      </w:r>
      <w:r w:rsidRPr="0074512D">
        <w:t xml:space="preserve">, Experiment 3). </w:t>
      </w:r>
      <w:commentRangeStart w:id="18"/>
      <w:commentRangeStart w:id="19"/>
      <w:r w:rsidRPr="0074512D">
        <w:t>All radiocarbon measurements are reported with respect t</w:t>
      </w:r>
      <w:r w:rsidR="00A40482">
        <w:t>o the international standards</w:t>
      </w:r>
      <w:commentRangeEnd w:id="18"/>
      <w:r w:rsidR="009A02DB">
        <w:rPr>
          <w:rStyle w:val="CommentReference"/>
          <w:rFonts w:eastAsia="Calibri"/>
        </w:rPr>
        <w:commentReference w:id="18"/>
      </w:r>
      <w:commentRangeEnd w:id="19"/>
      <w:r w:rsidR="00652A5B">
        <w:rPr>
          <w:rStyle w:val="CommentReference"/>
          <w:rFonts w:eastAsia="Calibri"/>
        </w:rPr>
        <w:commentReference w:id="19"/>
      </w:r>
      <w:r w:rsidR="00A40482">
        <w:t xml:space="preserve"> </w:t>
      </w:r>
      <w:r w:rsidR="00A40482">
        <w:fldChar w:fldCharType="begin" w:fldLock="1"/>
      </w:r>
      <w:r w:rsidR="000E2C03">
        <w:instrText>ADDIN CSL_CITATION {"citationItems":[{"id":"ITEM-1","itemData":{"DOI":"10.1017/S0033822200003672","author":[{"dropping-particle":"","family":"Stuiver","given":"M.","non-dropping-particle":"","parse-names":false,"suffix":""},{"dropping-particle":"","family":"Polach","given":"H.A.","non-dropping-particle":"","parse-names":false,"suffix":""}],"container-title":"Radiocarbon","id":"ITEM-1","issue":"3","issued":{"date-parts":[["1977"]]},"page":"355-363","title":"Discussion: Reporting of 14C Data","type":"article-journal","volume":"19"},"uris":["http://www.mendeley.com/documents/?uuid=39f19fb7-8011-4728-8e04-72326dc39225"]},{"id":"ITEM-2","itemData":{"DOI":"10.2458/azu_js_rc.55.16350","ISSN":"00338222","abstract":"The Jena Analysis Code (JAC) was developed at the Jena radiocarbon laboratory for the analysis of all 14C accelerator mass spectrometry (AMS) data measured there. The fundamental principles and algorithms of JAC are presented here, along with the equally important checking procedures. JAC places emphasis on the uncertainty due to background subtraction and other contributions to the statistical uncertainty of 14C events. DOI: 10.2458/azu_js_rc.55.16350","author":[{"dropping-particle":"","family":"Steinhof","given":"Axel","non-dropping-particle":"","parse-names":false,"suffix":""}],"container-title":"Radiocarbon","id":"ITEM-2","issue":"3–4","issued":{"date-parts":[["2013"]]},"page":"282-293","title":"Data Analysis at the Jena 14C Laboratory","type":"article-journal","volume":"55"},"uris":["http://www.mendeley.com/documents/?uuid=3ca3fcd9-6769-449a-9bde-ebb14594cc81"]}],"mendeley":{"formattedCitation":"(Steinhof, 2013; Stuiver &amp; Polach, 1977)","plainTextFormattedCitation":"(Steinhof, 2013; Stuiver &amp; Polach, 1977)","previouslyFormattedCitation":"(Steinhof, 2013; Stuiver &amp; Polach, 1977)"},"properties":{"noteIndex":0},"schema":"https://github.com/citation-style-language/schema/raw/master/csl-citation.json"}</w:instrText>
      </w:r>
      <w:r w:rsidR="00A40482">
        <w:fldChar w:fldCharType="separate"/>
      </w:r>
      <w:r w:rsidR="00A40482" w:rsidRPr="00A40482">
        <w:rPr>
          <w:noProof/>
        </w:rPr>
        <w:t>(Steinhof, 2013; Stuiver &amp; Polach, 1977)</w:t>
      </w:r>
      <w:r w:rsidR="00A40482">
        <w:fldChar w:fldCharType="end"/>
      </w:r>
      <w:r w:rsidR="00A40482">
        <w:t>.</w:t>
      </w:r>
    </w:p>
    <w:p w14:paraId="423B5752" w14:textId="698F9E09" w:rsidR="0074512D" w:rsidRDefault="0074512D" w:rsidP="00AF3DC6">
      <w:pPr>
        <w:pStyle w:val="Heading-Secondary"/>
      </w:pPr>
      <w:r>
        <w:t>2.5 Statistical analysis</w:t>
      </w:r>
    </w:p>
    <w:p w14:paraId="7991CDC3" w14:textId="02C1A24E" w:rsidR="0074512D" w:rsidRDefault="0074512D" w:rsidP="00460E41">
      <w:pPr>
        <w:pStyle w:val="Text"/>
      </w:pPr>
      <w:r w:rsidRPr="0074512D">
        <w:t>We determined the statistical significance of</w:t>
      </w:r>
      <w:r w:rsidR="009A02DB">
        <w:t xml:space="preserve"> differences between</w:t>
      </w:r>
      <w:r w:rsidRPr="0074512D">
        <w:t xml:space="preserve"> treatment effects using paired t-tests (alpha = 0.05). In order to identify potential influences on the observed treatment effects we performed a linear regression analysis using the difference between treatment and control </w:t>
      </w:r>
      <w:r w:rsidR="00A37CCD">
        <w:t>∆</w:t>
      </w:r>
      <w:r w:rsidRPr="0074512D">
        <w:rPr>
          <w:vertAlign w:val="superscript"/>
        </w:rPr>
        <w:t>14</w:t>
      </w:r>
      <w:r w:rsidRPr="0074512D">
        <w:t>C-CO</w:t>
      </w:r>
      <w:r w:rsidRPr="0074512D">
        <w:rPr>
          <w:vertAlign w:val="subscript"/>
        </w:rPr>
        <w:t>2</w:t>
      </w:r>
      <w:r w:rsidRPr="0074512D">
        <w:t xml:space="preserve"> as the response variable, and the difference in CO</w:t>
      </w:r>
      <w:r w:rsidRPr="0074512D">
        <w:rPr>
          <w:vertAlign w:val="subscript"/>
        </w:rPr>
        <w:t>2</w:t>
      </w:r>
      <w:r w:rsidRPr="0074512D">
        <w:t xml:space="preserve"> respired (control – treatment), soil carbon and nitrogen content, change in moisture content upon rewetting, and particle size as explanatory variables.</w:t>
      </w:r>
      <w:r>
        <w:t xml:space="preserve"> All statistical analyses wer</w:t>
      </w:r>
      <w:r w:rsidR="00FD56F1">
        <w:t xml:space="preserve">e </w:t>
      </w:r>
      <w:r w:rsidR="0053568F">
        <w:t>performed in R (R Core Team 2019</w:t>
      </w:r>
      <w:r>
        <w:t>).</w:t>
      </w:r>
    </w:p>
    <w:p w14:paraId="6EB77176" w14:textId="78F0590E" w:rsidR="002F3B11" w:rsidRDefault="00387597" w:rsidP="00C81368">
      <w:pPr>
        <w:pStyle w:val="Heading-Main"/>
      </w:pPr>
      <w:r>
        <w:t>3</w:t>
      </w:r>
      <w:r w:rsidR="002F3B11">
        <w:t xml:space="preserve"> Results</w:t>
      </w:r>
    </w:p>
    <w:p w14:paraId="6980A20A" w14:textId="590C1702" w:rsidR="00AF3DC6" w:rsidRDefault="006B1727" w:rsidP="00AF3DC6">
      <w:pPr>
        <w:pStyle w:val="Heading-Secondary"/>
      </w:pPr>
      <w:commentRangeStart w:id="20"/>
      <w:r>
        <w:t>3</w:t>
      </w:r>
      <w:r w:rsidR="00AF3DC6">
        <w:t>.1 Respiration rates</w:t>
      </w:r>
      <w:commentRangeEnd w:id="20"/>
      <w:r w:rsidR="008E0E73">
        <w:rPr>
          <w:rStyle w:val="CommentReference"/>
          <w:rFonts w:eastAsia="Calibri"/>
          <w:bCs w:val="0"/>
          <w:kern w:val="0"/>
        </w:rPr>
        <w:commentReference w:id="20"/>
      </w:r>
    </w:p>
    <w:p w14:paraId="14408D30" w14:textId="63654514" w:rsidR="00AF3DC6" w:rsidRDefault="006B1727" w:rsidP="00AF3DC6">
      <w:pPr>
        <w:pStyle w:val="Heading-Secondary"/>
      </w:pPr>
      <w:r>
        <w:t>3</w:t>
      </w:r>
      <w:r w:rsidR="00AF3DC6">
        <w:t>.1.1 Experiment 1 (air-dry + storage treatment)</w:t>
      </w:r>
    </w:p>
    <w:p w14:paraId="14AC1AE0" w14:textId="4E5FBFA8" w:rsidR="00CD4AB9" w:rsidRDefault="00AF3DC6" w:rsidP="00460E41">
      <w:pPr>
        <w:pStyle w:val="Text"/>
      </w:pPr>
      <w:r>
        <w:t xml:space="preserve">Respiration rates increased </w:t>
      </w:r>
      <w:r w:rsidR="00CD4AB9">
        <w:t xml:space="preserve">strongly </w:t>
      </w:r>
      <w:r>
        <w:t>following rewetting for the air-dry + storage treatment in comparison to control samples, similar to what has been observed in other air-dry/rewetting studies [cite</w:t>
      </w:r>
      <w:r w:rsidR="0001490D">
        <w:t>?</w:t>
      </w:r>
      <w:r>
        <w:t xml:space="preserve">]. </w:t>
      </w:r>
    </w:p>
    <w:p w14:paraId="2F0F29BE" w14:textId="1552856C" w:rsidR="00AF3DC6" w:rsidRDefault="00CD4AB9" w:rsidP="00B7169F">
      <w:pPr>
        <w:pStyle w:val="Text"/>
      </w:pPr>
      <w:r>
        <w:t>T</w:t>
      </w:r>
      <w:r w:rsidR="00AF3DC6">
        <w:t xml:space="preserve">he magnitude and timing of </w:t>
      </w:r>
      <w:r w:rsidR="001566A4">
        <w:t>peak</w:t>
      </w:r>
      <w:r w:rsidR="00AF3DC6">
        <w:t xml:space="preserve"> </w:t>
      </w:r>
      <w:r w:rsidR="001566A4">
        <w:t xml:space="preserve">respiration rate </w:t>
      </w:r>
      <w:commentRangeStart w:id="21"/>
      <w:r w:rsidR="001566A4">
        <w:t>diverged</w:t>
      </w:r>
      <w:commentRangeEnd w:id="21"/>
      <w:r w:rsidR="00B129CB">
        <w:rPr>
          <w:rStyle w:val="CommentReference"/>
          <w:rFonts w:eastAsia="Calibri"/>
        </w:rPr>
        <w:commentReference w:id="21"/>
      </w:r>
      <w:r w:rsidR="001566A4">
        <w:t xml:space="preserve"> </w:t>
      </w:r>
      <w:r w:rsidR="00AF3DC6">
        <w:t>between grassland and</w:t>
      </w:r>
      <w:r w:rsidR="00E6353C">
        <w:t xml:space="preserve"> forest sites (Fig. 2</w:t>
      </w:r>
      <w:r w:rsidR="00AF3DC6">
        <w:t>).</w:t>
      </w:r>
      <w:r>
        <w:t xml:space="preserve"> </w:t>
      </w:r>
      <w:r w:rsidR="00AF3DC6">
        <w:t>Among the air-dry + storage samples, respiration rates were more than twice as high in grassland soils than in forest soils, reaching a maximum of 3.8 mg CO</w:t>
      </w:r>
      <w:r w:rsidR="00AF3DC6" w:rsidRPr="00AF3DC6">
        <w:rPr>
          <w:vertAlign w:val="subscript"/>
        </w:rPr>
        <w:t>2</w:t>
      </w:r>
      <w:r w:rsidR="00AF3DC6">
        <w:t xml:space="preserve"> g soil C</w:t>
      </w:r>
      <w:r w:rsidR="00AF3DC6" w:rsidRPr="00AF3DC6">
        <w:rPr>
          <w:vertAlign w:val="superscript"/>
        </w:rPr>
        <w:t>-1</w:t>
      </w:r>
      <w:r w:rsidR="00AF3DC6">
        <w:t xml:space="preserve"> d</w:t>
      </w:r>
      <w:r w:rsidR="00AF3DC6" w:rsidRPr="00AF3DC6">
        <w:rPr>
          <w:vertAlign w:val="superscript"/>
        </w:rPr>
        <w:t>-1</w:t>
      </w:r>
      <w:r w:rsidR="00AF3DC6">
        <w:t xml:space="preserve"> after 92 h, followed by a sharp decline. Mean respiration rates in forest sites peaked at 1.5 mg CO</w:t>
      </w:r>
      <w:r w:rsidR="00AF3DC6" w:rsidRPr="00AF3DC6">
        <w:rPr>
          <w:vertAlign w:val="subscript"/>
        </w:rPr>
        <w:t>2</w:t>
      </w:r>
      <w:r w:rsidR="00AF3DC6">
        <w:t xml:space="preserve"> g soil C</w:t>
      </w:r>
      <w:r w:rsidR="00AF3DC6" w:rsidRPr="00AF3DC6">
        <w:rPr>
          <w:vertAlign w:val="superscript"/>
        </w:rPr>
        <w:t>-1</w:t>
      </w:r>
      <w:r w:rsidR="00AF3DC6">
        <w:t xml:space="preserve"> d</w:t>
      </w:r>
      <w:r w:rsidR="00AF3DC6" w:rsidRPr="00AF3DC6">
        <w:rPr>
          <w:vertAlign w:val="superscript"/>
        </w:rPr>
        <w:t>-1</w:t>
      </w:r>
      <w:r w:rsidR="00AF3DC6">
        <w:t xml:space="preserve">after 166 h, followed by a much more gradual decline than in grassland sites. Control samples responded more weakly and more gradually to </w:t>
      </w:r>
      <w:commentRangeStart w:id="22"/>
      <w:commentRangeStart w:id="23"/>
      <w:r w:rsidR="00AF3DC6">
        <w:t>rewetting</w:t>
      </w:r>
      <w:commentRangeEnd w:id="22"/>
      <w:r w:rsidR="004E7391">
        <w:rPr>
          <w:rStyle w:val="CommentReference"/>
          <w:rFonts w:eastAsia="Calibri"/>
        </w:rPr>
        <w:commentReference w:id="22"/>
      </w:r>
      <w:commentRangeEnd w:id="23"/>
      <w:r>
        <w:rPr>
          <w:rStyle w:val="CommentReference"/>
          <w:rFonts w:eastAsia="Calibri"/>
        </w:rPr>
        <w:commentReference w:id="23"/>
      </w:r>
      <w:r>
        <w:t>.</w:t>
      </w:r>
      <w:r w:rsidR="00AF3DC6">
        <w:t xml:space="preserve"> </w:t>
      </w:r>
      <w:r>
        <w:t>A</w:t>
      </w:r>
      <w:r w:rsidR="00AF3DC6">
        <w:t>s in the treatment samples</w:t>
      </w:r>
      <w:r w:rsidR="00422BF8">
        <w:t>,</w:t>
      </w:r>
      <w:r w:rsidR="00AF3DC6">
        <w:t xml:space="preserve"> respiration was greater in grassland soils than in forest soils. Peak respiration rates for control incubations were 1.9 and 0.6 mg CO</w:t>
      </w:r>
      <w:r w:rsidR="00AF3DC6" w:rsidRPr="00AF3DC6">
        <w:rPr>
          <w:vertAlign w:val="subscript"/>
        </w:rPr>
        <w:t>2</w:t>
      </w:r>
      <w:r w:rsidR="00AF3DC6">
        <w:t xml:space="preserve"> g soil C</w:t>
      </w:r>
      <w:r w:rsidR="00AF3DC6" w:rsidRPr="00AF3DC6">
        <w:rPr>
          <w:vertAlign w:val="superscript"/>
        </w:rPr>
        <w:t>-1</w:t>
      </w:r>
      <w:r w:rsidR="00AF3DC6">
        <w:t xml:space="preserve"> d</w:t>
      </w:r>
      <w:r w:rsidR="00AF3DC6" w:rsidRPr="00AF3DC6">
        <w:rPr>
          <w:vertAlign w:val="superscript"/>
        </w:rPr>
        <w:t>-1</w:t>
      </w:r>
      <w:r w:rsidR="00AF3DC6">
        <w:t xml:space="preserve"> after </w:t>
      </w:r>
      <w:commentRangeStart w:id="24"/>
      <w:r w:rsidR="00AF3DC6">
        <w:t>115 h</w:t>
      </w:r>
      <w:commentRangeEnd w:id="24"/>
      <w:r w:rsidR="008E0E73">
        <w:rPr>
          <w:rStyle w:val="CommentReference"/>
          <w:rFonts w:eastAsia="Calibri"/>
        </w:rPr>
        <w:commentReference w:id="24"/>
      </w:r>
      <w:r w:rsidR="00AF3DC6">
        <w:t xml:space="preserve"> for grassland and forest soils, respectively.</w:t>
      </w:r>
    </w:p>
    <w:p w14:paraId="73C13B9B" w14:textId="16096220" w:rsidR="00AF3DC6" w:rsidRDefault="006B1727" w:rsidP="00812A0A">
      <w:pPr>
        <w:pStyle w:val="Heading-Secondary"/>
        <w:ind w:left="0" w:firstLine="720"/>
      </w:pPr>
      <w:r>
        <w:t>3</w:t>
      </w:r>
      <w:r w:rsidR="00AF3DC6">
        <w:t>.1.2 Experiment 2 (air-dry only treatment)</w:t>
      </w:r>
    </w:p>
    <w:p w14:paraId="5718A47D" w14:textId="094C44FB" w:rsidR="00AF3DC6" w:rsidRDefault="00AF3DC6" w:rsidP="00460E41">
      <w:pPr>
        <w:pStyle w:val="Text"/>
      </w:pPr>
      <w:r>
        <w:t xml:space="preserve">Respiration rates for the air-dry only treatment samples showed a similarly </w:t>
      </w:r>
      <w:r w:rsidR="00422BF8">
        <w:t xml:space="preserve">strong </w:t>
      </w:r>
      <w:r>
        <w:t xml:space="preserve">increase in comparison to the controls as was observed for the air-dry + storage treatment samples in Experiment 1. However, unlike the air-dry + storage treatment, peak respiration rates were </w:t>
      </w:r>
      <w:commentRangeStart w:id="25"/>
      <w:r>
        <w:t xml:space="preserve">not significantly different (p &gt; 0.05) between forest and grassland soils </w:t>
      </w:r>
      <w:commentRangeEnd w:id="25"/>
      <w:r w:rsidR="00C15C50">
        <w:rPr>
          <w:rStyle w:val="CommentReference"/>
          <w:rFonts w:eastAsia="Calibri"/>
        </w:rPr>
        <w:commentReference w:id="25"/>
      </w:r>
      <w:r>
        <w:t>in Experiment 2, peaking at 3.0 and 3.3 mg CO</w:t>
      </w:r>
      <w:r w:rsidRPr="00AF3DC6">
        <w:rPr>
          <w:vertAlign w:val="subscript"/>
        </w:rPr>
        <w:t>2</w:t>
      </w:r>
      <w:r>
        <w:t xml:space="preserve"> g soil C</w:t>
      </w:r>
      <w:r w:rsidRPr="00AF3DC6">
        <w:rPr>
          <w:vertAlign w:val="superscript"/>
        </w:rPr>
        <w:t>-1</w:t>
      </w:r>
      <w:r>
        <w:t xml:space="preserve"> d</w:t>
      </w:r>
      <w:r w:rsidRPr="00AF3DC6">
        <w:rPr>
          <w:vertAlign w:val="superscript"/>
        </w:rPr>
        <w:t>-1</w:t>
      </w:r>
      <w:r>
        <w:t xml:space="preserve"> after 95 h for grassland and fo</w:t>
      </w:r>
      <w:r w:rsidR="004B3232">
        <w:t xml:space="preserve">rest soils, respectively (Fig. </w:t>
      </w:r>
      <w:commentRangeStart w:id="26"/>
      <w:r w:rsidR="004B3232">
        <w:t>2</w:t>
      </w:r>
      <w:commentRangeEnd w:id="26"/>
      <w:r w:rsidR="00CD4AB9">
        <w:rPr>
          <w:rStyle w:val="CommentReference"/>
          <w:rFonts w:eastAsia="Calibri"/>
        </w:rPr>
        <w:commentReference w:id="26"/>
      </w:r>
      <w:r>
        <w:t>).</w:t>
      </w:r>
    </w:p>
    <w:p w14:paraId="6150A3F8" w14:textId="65760427" w:rsidR="00AF3DC6" w:rsidRDefault="006B1727" w:rsidP="00812A0A">
      <w:pPr>
        <w:pStyle w:val="Heading-Secondary"/>
        <w:ind w:left="0" w:firstLine="720"/>
      </w:pPr>
      <w:commentRangeStart w:id="27"/>
      <w:r>
        <w:t>3</w:t>
      </w:r>
      <w:r w:rsidR="00AF3DC6">
        <w:t>.2 Radiocarbon</w:t>
      </w:r>
      <w:commentRangeEnd w:id="27"/>
      <w:r w:rsidR="009A02DB">
        <w:rPr>
          <w:rStyle w:val="CommentReference"/>
          <w:rFonts w:eastAsia="Calibri"/>
          <w:bCs w:val="0"/>
          <w:kern w:val="0"/>
        </w:rPr>
        <w:commentReference w:id="27"/>
      </w:r>
    </w:p>
    <w:p w14:paraId="7829A0D6" w14:textId="2498074F" w:rsidR="00AF3DC6" w:rsidRDefault="006B1727" w:rsidP="009374CA">
      <w:pPr>
        <w:pStyle w:val="Heading-Secondary"/>
        <w:ind w:left="0" w:firstLine="720"/>
      </w:pPr>
      <w:r>
        <w:t>3</w:t>
      </w:r>
      <w:r w:rsidR="00AF3DC6">
        <w:t xml:space="preserve">.2.1 Pre-incubation versus equilibrium respiration </w:t>
      </w:r>
      <w:r w:rsidR="00A37CCD">
        <w:t>∆</w:t>
      </w:r>
      <w:r w:rsidR="00AF3DC6" w:rsidRPr="00AF3DC6">
        <w:rPr>
          <w:vertAlign w:val="superscript"/>
        </w:rPr>
        <w:t>14</w:t>
      </w:r>
      <w:r w:rsidR="00AF3DC6">
        <w:t>C-CO</w:t>
      </w:r>
      <w:r w:rsidR="00AF3DC6" w:rsidRPr="00AF3DC6">
        <w:rPr>
          <w:vertAlign w:val="subscript"/>
        </w:rPr>
        <w:t>2</w:t>
      </w:r>
    </w:p>
    <w:p w14:paraId="27E86D37" w14:textId="29114D26" w:rsidR="00AF3DC6" w:rsidRDefault="00AF3DC6" w:rsidP="00460E41">
      <w:pPr>
        <w:pStyle w:val="Text"/>
      </w:pPr>
      <w:r>
        <w:t>Despite the significant differences in respiration</w:t>
      </w:r>
      <w:r w:rsidR="009A02DB">
        <w:t xml:space="preserve"> rates</w:t>
      </w:r>
      <w:r>
        <w:t xml:space="preserve">, and in contrast to hypothesis 1, we did not observe significant differences between </w:t>
      </w:r>
      <w:r w:rsidR="00A37CCD">
        <w:t>∆</w:t>
      </w:r>
      <w:r w:rsidRPr="00812A0A">
        <w:rPr>
          <w:vertAlign w:val="superscript"/>
        </w:rPr>
        <w:t>14</w:t>
      </w:r>
      <w:r>
        <w:t>C-CO</w:t>
      </w:r>
      <w:r w:rsidRPr="00812A0A">
        <w:rPr>
          <w:vertAlign w:val="subscript"/>
        </w:rPr>
        <w:t>2</w:t>
      </w:r>
      <w:r w:rsidR="00812A0A">
        <w:t xml:space="preserve"> </w:t>
      </w:r>
      <w:r>
        <w:t xml:space="preserve">respired during the pre-incubation period and </w:t>
      </w:r>
      <w:r w:rsidR="00A37CCD">
        <w:t>∆</w:t>
      </w:r>
      <w:r w:rsidR="00812A0A" w:rsidRPr="00812A0A">
        <w:rPr>
          <w:vertAlign w:val="superscript"/>
        </w:rPr>
        <w:t>14</w:t>
      </w:r>
      <w:r w:rsidR="00812A0A">
        <w:t>C-CO</w:t>
      </w:r>
      <w:r w:rsidR="00812A0A" w:rsidRPr="00812A0A">
        <w:rPr>
          <w:vertAlign w:val="subscript"/>
        </w:rPr>
        <w:t>2</w:t>
      </w:r>
      <w:r w:rsidR="00812A0A">
        <w:t xml:space="preserve"> </w:t>
      </w:r>
      <w:r>
        <w:t>respired during the e</w:t>
      </w:r>
      <w:r w:rsidR="001566A4">
        <w:t xml:space="preserve">quilibrium respiration period: </w:t>
      </w:r>
      <w:r w:rsidR="008E029D">
        <w:t>n</w:t>
      </w:r>
      <w:r>
        <w:t>either for t</w:t>
      </w:r>
      <w:r w:rsidR="001566A4">
        <w:t xml:space="preserve">he air-dry + storage treatment </w:t>
      </w:r>
      <w:r w:rsidR="008E029D">
        <w:t>n</w:t>
      </w:r>
      <w:r>
        <w:t xml:space="preserve">or for the air-dry </w:t>
      </w:r>
      <w:r w:rsidR="00C15C50">
        <w:t xml:space="preserve">only </w:t>
      </w:r>
      <w:r>
        <w:t xml:space="preserve">treatment </w:t>
      </w:r>
      <w:r w:rsidR="004B3232">
        <w:t>(Fig. 3</w:t>
      </w:r>
      <w:r w:rsidR="001566A4">
        <w:t>). The interaction</w:t>
      </w:r>
      <w:r>
        <w:t xml:space="preserve"> with land use was not significant nor was the interaction with experiment, so all data were pooled for statistical analysis.</w:t>
      </w:r>
    </w:p>
    <w:p w14:paraId="0E1A8EAB" w14:textId="272B3A9E" w:rsidR="00AF3DC6" w:rsidRDefault="00AF3DC6" w:rsidP="008E029D">
      <w:pPr>
        <w:pStyle w:val="Text"/>
      </w:pPr>
      <w:r>
        <w:t xml:space="preserve">Note the one outlier (forest, </w:t>
      </w:r>
      <w:commentRangeStart w:id="28"/>
      <w:r>
        <w:t>control</w:t>
      </w:r>
      <w:commentRangeEnd w:id="28"/>
      <w:r w:rsidR="00C15C50">
        <w:rPr>
          <w:rStyle w:val="CommentReference"/>
          <w:rFonts w:eastAsia="Calibri"/>
        </w:rPr>
        <w:commentReference w:id="28"/>
      </w:r>
      <w:r>
        <w:t>) for which the pre-incubation CO</w:t>
      </w:r>
      <w:r w:rsidRPr="00812A0A">
        <w:rPr>
          <w:vertAlign w:val="subscript"/>
        </w:rPr>
        <w:t>2</w:t>
      </w:r>
      <w:r>
        <w:t xml:space="preserve"> was substantially depleted relative to equilibrium period respiration. However, even when this outlier was included in the statistical analysis, the difference between pre-incubation </w:t>
      </w:r>
      <w:r w:rsidR="00A37CCD">
        <w:t>∆</w:t>
      </w:r>
      <w:r w:rsidR="00812A0A" w:rsidRPr="00812A0A">
        <w:rPr>
          <w:vertAlign w:val="superscript"/>
        </w:rPr>
        <w:t>14</w:t>
      </w:r>
      <w:r w:rsidR="00812A0A">
        <w:t>C-CO</w:t>
      </w:r>
      <w:r w:rsidR="00812A0A" w:rsidRPr="00812A0A">
        <w:rPr>
          <w:vertAlign w:val="subscript"/>
        </w:rPr>
        <w:t>2</w:t>
      </w:r>
      <w:r w:rsidR="00812A0A">
        <w:t xml:space="preserve"> </w:t>
      </w:r>
      <w:r>
        <w:t xml:space="preserve">and equilibrium </w:t>
      </w:r>
      <w:r w:rsidR="00A37CCD">
        <w:t>∆</w:t>
      </w:r>
      <w:r w:rsidR="00812A0A" w:rsidRPr="00812A0A">
        <w:rPr>
          <w:vertAlign w:val="superscript"/>
        </w:rPr>
        <w:t>14</w:t>
      </w:r>
      <w:r w:rsidR="00812A0A">
        <w:t>C-CO</w:t>
      </w:r>
      <w:r w:rsidR="00812A0A" w:rsidRPr="00812A0A">
        <w:rPr>
          <w:vertAlign w:val="subscript"/>
        </w:rPr>
        <w:t>2</w:t>
      </w:r>
      <w:r w:rsidR="00812A0A">
        <w:t xml:space="preserve"> </w:t>
      </w:r>
      <w:r>
        <w:t>was not significant. Due to lower respiration rates during pre-incubation only three of the six forest samples in Experiment 1 generated enough CO</w:t>
      </w:r>
      <w:r w:rsidRPr="00812A0A">
        <w:rPr>
          <w:vertAlign w:val="subscript"/>
        </w:rPr>
        <w:t>2</w:t>
      </w:r>
      <w:r>
        <w:t xml:space="preserve"> to measure radiocarbon</w:t>
      </w:r>
      <w:r w:rsidR="009A02DB">
        <w:t>. In a</w:t>
      </w:r>
      <w:r>
        <w:t xml:space="preserve">ddition, it was not possible to compare pre-incubation and equilibrium respiration </w:t>
      </w:r>
      <w:r w:rsidR="00A37CCD">
        <w:t>∆</w:t>
      </w:r>
      <w:r w:rsidR="00812A0A" w:rsidRPr="00812A0A">
        <w:rPr>
          <w:vertAlign w:val="superscript"/>
        </w:rPr>
        <w:t>14</w:t>
      </w:r>
      <w:r w:rsidR="00812A0A">
        <w:t>C-CO</w:t>
      </w:r>
      <w:r w:rsidR="00812A0A" w:rsidRPr="00812A0A">
        <w:rPr>
          <w:vertAlign w:val="subscript"/>
        </w:rPr>
        <w:t>2</w:t>
      </w:r>
      <w:r>
        <w:t xml:space="preserve"> for the control samples in Experiment 1 as pre-incubation </w:t>
      </w:r>
      <w:r w:rsidR="00A37CCD">
        <w:t>∆</w:t>
      </w:r>
      <w:r w:rsidR="00812A0A" w:rsidRPr="00812A0A">
        <w:rPr>
          <w:vertAlign w:val="superscript"/>
        </w:rPr>
        <w:t>14</w:t>
      </w:r>
      <w:r w:rsidR="00812A0A">
        <w:t>C-CO</w:t>
      </w:r>
      <w:r w:rsidR="00812A0A" w:rsidRPr="00812A0A">
        <w:rPr>
          <w:vertAlign w:val="subscript"/>
        </w:rPr>
        <w:t>2</w:t>
      </w:r>
      <w:r w:rsidR="00812A0A">
        <w:t xml:space="preserve"> </w:t>
      </w:r>
      <w:r>
        <w:t>was not measured for these samples in 2011.</w:t>
      </w:r>
    </w:p>
    <w:p w14:paraId="2BDFE1BB" w14:textId="22466FED" w:rsidR="00AF3DC6" w:rsidRDefault="006B1727" w:rsidP="00812A0A">
      <w:pPr>
        <w:pStyle w:val="Heading-Secondary"/>
        <w:ind w:left="0" w:firstLine="720"/>
      </w:pPr>
      <w:commentRangeStart w:id="29"/>
      <w:r>
        <w:t>3</w:t>
      </w:r>
      <w:r w:rsidR="00812A0A">
        <w:t xml:space="preserve">.2.3 </w:t>
      </w:r>
      <w:r w:rsidR="00AF3DC6">
        <w:t xml:space="preserve">Treatment effects on observed equilibrium period </w:t>
      </w:r>
      <w:r w:rsidR="00812A0A" w:rsidRPr="00812A0A">
        <w:rPr>
          <w:vertAlign w:val="superscript"/>
        </w:rPr>
        <w:t>14</w:t>
      </w:r>
      <w:r w:rsidR="00812A0A">
        <w:t>C-CO</w:t>
      </w:r>
      <w:r w:rsidR="00812A0A" w:rsidRPr="00812A0A">
        <w:rPr>
          <w:vertAlign w:val="subscript"/>
        </w:rPr>
        <w:t>2</w:t>
      </w:r>
      <w:commentRangeEnd w:id="29"/>
      <w:r w:rsidR="00061C8F">
        <w:rPr>
          <w:rStyle w:val="CommentReference"/>
          <w:rFonts w:eastAsia="Calibri"/>
          <w:bCs w:val="0"/>
          <w:kern w:val="0"/>
        </w:rPr>
        <w:commentReference w:id="29"/>
      </w:r>
    </w:p>
    <w:p w14:paraId="2A6F6CDB" w14:textId="77777777" w:rsidR="009E20A2" w:rsidRDefault="009E20A2" w:rsidP="009E20A2">
      <w:pPr>
        <w:pStyle w:val="Text"/>
      </w:pPr>
      <w:commentRangeStart w:id="30"/>
      <w:r>
        <w:t>Δ</w:t>
      </w:r>
      <w:r w:rsidRPr="00812A0A">
        <w:rPr>
          <w:vertAlign w:val="superscript"/>
        </w:rPr>
        <w:t>14</w:t>
      </w:r>
      <w:r>
        <w:t>C of respired CO</w:t>
      </w:r>
      <w:r w:rsidRPr="00812A0A">
        <w:rPr>
          <w:vertAlign w:val="subscript"/>
        </w:rPr>
        <w:t>2</w:t>
      </w:r>
      <w:r>
        <w:t xml:space="preserve"> was enriched relative to the atmosphere for all samples in both experiments</w:t>
      </w:r>
      <w:commentRangeEnd w:id="30"/>
      <w:r>
        <w:rPr>
          <w:rStyle w:val="CommentReference"/>
          <w:rFonts w:eastAsia="Calibri"/>
        </w:rPr>
        <w:commentReference w:id="30"/>
      </w:r>
      <w:r>
        <w:t xml:space="preserve">. Looking across experiments, the decline in </w:t>
      </w:r>
      <w:r w:rsidRPr="00812A0A">
        <w:rPr>
          <w:vertAlign w:val="superscript"/>
        </w:rPr>
        <w:t>14</w:t>
      </w:r>
      <w:r>
        <w:t>C-CO</w:t>
      </w:r>
      <w:r w:rsidRPr="00812A0A">
        <w:rPr>
          <w:vertAlign w:val="subscript"/>
        </w:rPr>
        <w:t>2</w:t>
      </w:r>
      <w:r>
        <w:t xml:space="preserve"> between 2011 and 2019 paralleled that of atmospheric </w:t>
      </w:r>
      <w:r w:rsidRPr="00812A0A">
        <w:rPr>
          <w:vertAlign w:val="superscript"/>
        </w:rPr>
        <w:t>14</w:t>
      </w:r>
      <w:r>
        <w:t>C for forest control samples and both control and treatment grassland samples, but was much smaller for the forest treatment samples.</w:t>
      </w:r>
    </w:p>
    <w:p w14:paraId="46E391D5" w14:textId="574695BC" w:rsidR="00AF3DC6" w:rsidRDefault="00AF3DC6" w:rsidP="00460E41">
      <w:pPr>
        <w:pStyle w:val="Text"/>
      </w:pPr>
      <w:r>
        <w:t>Relative to the controls the air-dry + storage treatment (Expe</w:t>
      </w:r>
      <w:r w:rsidR="004B3232">
        <w:t>riment 1, open squares in Fig. 4</w:t>
      </w:r>
      <w:r>
        <w:t>) led to enrichment in grassland samples, but depletion in forest samples. In contrast, the air-dry only treatment (Exp</w:t>
      </w:r>
      <w:r w:rsidR="004B3232">
        <w:t>eriment 2, open circles, Fig. 4)</w:t>
      </w:r>
      <w:r>
        <w:t xml:space="preserve"> led to enrichment for both forest and grassland samples (2019 points). Treatment effects on </w:t>
      </w:r>
      <w:r w:rsidR="00A37CCD">
        <w:t>∆</w:t>
      </w:r>
      <w:r w:rsidR="00812A0A" w:rsidRPr="00812A0A">
        <w:rPr>
          <w:vertAlign w:val="superscript"/>
        </w:rPr>
        <w:t>14</w:t>
      </w:r>
      <w:r w:rsidR="00812A0A">
        <w:t>C-CO</w:t>
      </w:r>
      <w:r w:rsidR="00812A0A" w:rsidRPr="00812A0A">
        <w:rPr>
          <w:vertAlign w:val="subscript"/>
        </w:rPr>
        <w:t>2</w:t>
      </w:r>
      <w:r w:rsidR="00812A0A">
        <w:t xml:space="preserve"> </w:t>
      </w:r>
      <w:r>
        <w:t xml:space="preserve">were </w:t>
      </w:r>
      <w:proofErr w:type="spellStart"/>
      <w:r>
        <w:t>signifcant</w:t>
      </w:r>
      <w:proofErr w:type="spellEnd"/>
      <w:r>
        <w:t xml:space="preserve"> for both forests and grassland soils in </w:t>
      </w:r>
      <w:r w:rsidR="004B3232">
        <w:t>Experiment 1 (2011 points, Fig 4</w:t>
      </w:r>
      <w:r>
        <w:t>), and significant for grassland samples but not forest samples in E</w:t>
      </w:r>
      <w:r w:rsidR="004B3232">
        <w:t>xperiment 2 (2019 points, Fig. 4</w:t>
      </w:r>
      <w:r>
        <w:t xml:space="preserve">). The absolute </w:t>
      </w:r>
      <w:r w:rsidR="00B7169F">
        <w:t xml:space="preserve">value of the </w:t>
      </w:r>
      <w:r>
        <w:t xml:space="preserve">mean difference in </w:t>
      </w:r>
      <w:commentRangeStart w:id="31"/>
      <w:r w:rsidR="00A37CCD">
        <w:t>∆</w:t>
      </w:r>
      <w:r w:rsidR="00812A0A" w:rsidRPr="00812A0A">
        <w:rPr>
          <w:vertAlign w:val="superscript"/>
        </w:rPr>
        <w:t>14</w:t>
      </w:r>
      <w:r w:rsidR="00812A0A">
        <w:t>C-CO</w:t>
      </w:r>
      <w:r w:rsidR="00812A0A" w:rsidRPr="00812A0A">
        <w:rPr>
          <w:vertAlign w:val="subscript"/>
        </w:rPr>
        <w:t>2</w:t>
      </w:r>
      <w:r>
        <w:t xml:space="preserve"> between control and treatment samples was greater in grassland samples (21.4‰) than in forest samples (12.1‰) for both experiments.</w:t>
      </w:r>
      <w:commentRangeEnd w:id="31"/>
      <w:r w:rsidR="00061C8F">
        <w:rPr>
          <w:rStyle w:val="CommentReference"/>
          <w:rFonts w:eastAsia="Calibri"/>
        </w:rPr>
        <w:commentReference w:id="31"/>
      </w:r>
    </w:p>
    <w:p w14:paraId="6DF69006" w14:textId="0F8FCCC0" w:rsidR="00812A0A" w:rsidRDefault="006B1727" w:rsidP="00812A0A">
      <w:pPr>
        <w:pStyle w:val="Heading-Secondary"/>
        <w:ind w:left="0" w:firstLine="720"/>
      </w:pPr>
      <w:r>
        <w:t>3</w:t>
      </w:r>
      <w:r w:rsidR="00812A0A">
        <w:t xml:space="preserve">.2.4 </w:t>
      </w:r>
      <w:r w:rsidR="00AF3DC6">
        <w:t xml:space="preserve">Effect of cumulative respired carbon on </w:t>
      </w:r>
      <w:r w:rsidR="00A37CCD">
        <w:t>∆</w:t>
      </w:r>
      <w:r w:rsidR="00812A0A" w:rsidRPr="00812A0A">
        <w:rPr>
          <w:vertAlign w:val="superscript"/>
        </w:rPr>
        <w:t>14</w:t>
      </w:r>
      <w:r w:rsidR="00812A0A">
        <w:t>C-CO</w:t>
      </w:r>
      <w:r w:rsidR="00812A0A" w:rsidRPr="00812A0A">
        <w:rPr>
          <w:vertAlign w:val="subscript"/>
        </w:rPr>
        <w:t>2</w:t>
      </w:r>
      <w:r w:rsidR="00812A0A">
        <w:t xml:space="preserve"> </w:t>
      </w:r>
    </w:p>
    <w:p w14:paraId="5840229F" w14:textId="27002A18" w:rsidR="00AF3DC6" w:rsidRDefault="00AF3DC6" w:rsidP="00460E41">
      <w:pPr>
        <w:pStyle w:val="Text"/>
      </w:pPr>
      <w:r>
        <w:t>[</w:t>
      </w:r>
      <w:commentRangeStart w:id="32"/>
      <w:r>
        <w:t xml:space="preserve">maybe expand with stats for other explanatory factors? e.g. texture, N content, </w:t>
      </w:r>
      <w:commentRangeStart w:id="33"/>
      <w:r>
        <w:t>change in moisture upon rewetting</w:t>
      </w:r>
      <w:commentRangeEnd w:id="33"/>
      <w:r w:rsidR="009E20A2">
        <w:rPr>
          <w:rStyle w:val="CommentReference"/>
          <w:rFonts w:eastAsia="Calibri"/>
        </w:rPr>
        <w:commentReference w:id="33"/>
      </w:r>
      <w:r>
        <w:t xml:space="preserve">, </w:t>
      </w:r>
      <w:proofErr w:type="spellStart"/>
      <w:r>
        <w:t>etc</w:t>
      </w:r>
      <w:proofErr w:type="spellEnd"/>
      <w:r>
        <w:t>…]</w:t>
      </w:r>
      <w:commentRangeEnd w:id="32"/>
      <w:r w:rsidR="00D97980">
        <w:rPr>
          <w:rStyle w:val="CommentReference"/>
          <w:rFonts w:eastAsia="Calibri"/>
        </w:rPr>
        <w:commentReference w:id="32"/>
      </w:r>
    </w:p>
    <w:p w14:paraId="2F7D17B6" w14:textId="55865885" w:rsidR="00AF3DC6" w:rsidRDefault="00AF3DC6" w:rsidP="00460E41">
      <w:pPr>
        <w:pStyle w:val="Text"/>
      </w:pPr>
      <w:r>
        <w:t>We looked at the possible effect of the difference in the amount of carbon respired (mg CO</w:t>
      </w:r>
      <w:r w:rsidRPr="00812A0A">
        <w:rPr>
          <w:vertAlign w:val="subscript"/>
        </w:rPr>
        <w:t>2</w:t>
      </w:r>
      <w:r>
        <w:t>-C g soil C</w:t>
      </w:r>
      <w:r w:rsidRPr="00812A0A">
        <w:rPr>
          <w:vertAlign w:val="superscript"/>
        </w:rPr>
        <w:t>-1</w:t>
      </w:r>
      <w:r>
        <w:t xml:space="preserve">) on the differences between control and treatment </w:t>
      </w:r>
      <w:r w:rsidR="00812A0A" w:rsidRPr="00812A0A">
        <w:rPr>
          <w:vertAlign w:val="superscript"/>
        </w:rPr>
        <w:t>14</w:t>
      </w:r>
      <w:r w:rsidR="00812A0A">
        <w:t>C-CO</w:t>
      </w:r>
      <w:r w:rsidR="00812A0A" w:rsidRPr="00812A0A">
        <w:rPr>
          <w:vertAlign w:val="subscript"/>
        </w:rPr>
        <w:t>2</w:t>
      </w:r>
      <w:r>
        <w:t xml:space="preserve"> using a linear regression model, but it was not significant overall. When data from Experiment 1 and Experiment 2 were considered separately, we observed a slight positive trend </w:t>
      </w:r>
      <w:r w:rsidR="00997B69">
        <w:t xml:space="preserve">(p = 0.063) </w:t>
      </w:r>
      <w:r>
        <w:t xml:space="preserve">between the difference in respired carbon and the difference in </w:t>
      </w:r>
      <w:r w:rsidR="00812A0A" w:rsidRPr="00812A0A">
        <w:rPr>
          <w:vertAlign w:val="superscript"/>
        </w:rPr>
        <w:t>14</w:t>
      </w:r>
      <w:r w:rsidR="00812A0A">
        <w:t>C-CO</w:t>
      </w:r>
      <w:r w:rsidR="00812A0A" w:rsidRPr="00812A0A">
        <w:rPr>
          <w:vertAlign w:val="subscript"/>
        </w:rPr>
        <w:t>2</w:t>
      </w:r>
      <w:r>
        <w:t xml:space="preserve"> within Experiment 2, </w:t>
      </w:r>
      <w:commentRangeStart w:id="34"/>
      <w:commentRangeStart w:id="35"/>
      <w:r w:rsidR="00997B69">
        <w:t>while there was no such effect in Experiment 1.</w:t>
      </w:r>
      <w:r>
        <w:t xml:space="preserve"> </w:t>
      </w:r>
      <w:commentRangeEnd w:id="34"/>
      <w:r w:rsidR="00997B69">
        <w:rPr>
          <w:rStyle w:val="CommentReference"/>
          <w:rFonts w:eastAsia="Calibri"/>
        </w:rPr>
        <w:commentReference w:id="34"/>
      </w:r>
      <w:commentRangeEnd w:id="35"/>
      <w:r w:rsidR="00B7169F">
        <w:rPr>
          <w:rStyle w:val="CommentReference"/>
          <w:rFonts w:eastAsia="Calibri"/>
        </w:rPr>
        <w:commentReference w:id="35"/>
      </w:r>
    </w:p>
    <w:p w14:paraId="598683FE" w14:textId="1AAEA2CA" w:rsidR="00812A0A" w:rsidRDefault="006B1727" w:rsidP="00812A0A">
      <w:pPr>
        <w:pStyle w:val="Heading-Secondary"/>
      </w:pPr>
      <w:r>
        <w:t>3</w:t>
      </w:r>
      <w:r w:rsidR="00812A0A">
        <w:t xml:space="preserve">.2.5 </w:t>
      </w:r>
      <w:commentRangeStart w:id="36"/>
      <w:r w:rsidR="00812A0A">
        <w:t>Treatment</w:t>
      </w:r>
      <w:commentRangeEnd w:id="36"/>
      <w:r w:rsidR="00B67909">
        <w:rPr>
          <w:rStyle w:val="CommentReference"/>
          <w:rFonts w:eastAsia="Calibri"/>
          <w:bCs w:val="0"/>
          <w:kern w:val="0"/>
        </w:rPr>
        <w:commentReference w:id="36"/>
      </w:r>
      <w:r w:rsidR="00812A0A">
        <w:t xml:space="preserve"> effect on </w:t>
      </w:r>
      <w:r w:rsidR="00A37CCD">
        <w:t>∆</w:t>
      </w:r>
      <w:r w:rsidR="00812A0A" w:rsidRPr="00812A0A">
        <w:rPr>
          <w:vertAlign w:val="superscript"/>
        </w:rPr>
        <w:t>14</w:t>
      </w:r>
      <w:r w:rsidR="00812A0A">
        <w:t>C-CO</w:t>
      </w:r>
      <w:r w:rsidR="00812A0A" w:rsidRPr="00812A0A">
        <w:rPr>
          <w:vertAlign w:val="subscript"/>
        </w:rPr>
        <w:t>2</w:t>
      </w:r>
      <w:r w:rsidR="00812A0A">
        <w:t xml:space="preserve"> for all samples (Experiments 1, 2, and 3)</w:t>
      </w:r>
    </w:p>
    <w:p w14:paraId="18828550" w14:textId="1496AFF2" w:rsidR="00812A0A" w:rsidRDefault="00812A0A" w:rsidP="00B67909">
      <w:pPr>
        <w:pStyle w:val="Text"/>
      </w:pPr>
      <w:r>
        <w:t xml:space="preserve">Difference between control and treatment samples from all experiments show that treatment effects, i.e. air-drying followed by rewetting or air-drying followed by storage and subsequent rewetting, typically result in changes in </w:t>
      </w:r>
      <w:r w:rsidR="00A37CCD">
        <w:t>∆</w:t>
      </w:r>
      <w:r w:rsidRPr="00812A0A">
        <w:rPr>
          <w:vertAlign w:val="superscript"/>
        </w:rPr>
        <w:t>14</w:t>
      </w:r>
      <w:r>
        <w:t>C-CO</w:t>
      </w:r>
      <w:r w:rsidRPr="00812A0A">
        <w:rPr>
          <w:vertAlign w:val="subscript"/>
        </w:rPr>
        <w:t>2</w:t>
      </w:r>
      <w:r>
        <w:t xml:space="preserve"> </w:t>
      </w:r>
      <w:commentRangeStart w:id="37"/>
      <w:commentRangeStart w:id="38"/>
      <w:r>
        <w:t>between ±20‰ to ±40‰</w:t>
      </w:r>
      <w:r w:rsidR="00B7169F">
        <w:t xml:space="preserve"> </w:t>
      </w:r>
      <w:r w:rsidR="00BE1EE0">
        <w:t>(</w:t>
      </w:r>
      <w:r w:rsidR="00B7169F">
        <w:t>dashed and dotted lines, respectively</w:t>
      </w:r>
      <w:r w:rsidR="00BE1EE0">
        <w:t>, in Fig. 5</w:t>
      </w:r>
      <w:r w:rsidR="00B7169F">
        <w:t>)</w:t>
      </w:r>
      <w:r>
        <w:t xml:space="preserve">, </w:t>
      </w:r>
      <w:commentRangeEnd w:id="37"/>
      <w:r w:rsidR="00B67909">
        <w:rPr>
          <w:rStyle w:val="CommentReference"/>
          <w:rFonts w:eastAsia="Calibri"/>
        </w:rPr>
        <w:commentReference w:id="37"/>
      </w:r>
      <w:commentRangeEnd w:id="38"/>
      <w:r w:rsidR="003C56B3">
        <w:rPr>
          <w:rStyle w:val="CommentReference"/>
          <w:rFonts w:eastAsia="Calibri"/>
        </w:rPr>
        <w:commentReference w:id="38"/>
      </w:r>
      <w:r>
        <w:t xml:space="preserve">with the majority within ±20‰. </w:t>
      </w:r>
      <w:r w:rsidR="00B7169F">
        <w:t>Put in context,</w:t>
      </w:r>
      <w:r w:rsidR="00BE1EE0">
        <w:t xml:space="preserve"> </w:t>
      </w:r>
      <w:r>
        <w:t>difference</w:t>
      </w:r>
      <w:r w:rsidR="00B7169F">
        <w:t>s</w:t>
      </w:r>
      <w:r>
        <w:t xml:space="preserve"> </w:t>
      </w:r>
      <w:r w:rsidR="00BE1EE0">
        <w:t>in ∆</w:t>
      </w:r>
      <w:r w:rsidR="00BE1EE0" w:rsidRPr="00BE1EE0">
        <w:rPr>
          <w:vertAlign w:val="superscript"/>
        </w:rPr>
        <w:t>14</w:t>
      </w:r>
      <w:r w:rsidR="00BE1EE0">
        <w:t xml:space="preserve">C of 20‰ to 40‰ </w:t>
      </w:r>
      <w:r w:rsidR="00B67909">
        <w:t xml:space="preserve">are </w:t>
      </w:r>
      <w:r>
        <w:t xml:space="preserve">equivalent to the </w:t>
      </w:r>
      <w:r w:rsidR="00BE1EE0">
        <w:t xml:space="preserve">change </w:t>
      </w:r>
      <w:r>
        <w:t xml:space="preserve">in atmospheric radiocarbon over </w:t>
      </w:r>
      <w:r w:rsidR="00BE1EE0">
        <w:t>five</w:t>
      </w:r>
      <w:r>
        <w:t xml:space="preserve"> </w:t>
      </w:r>
      <w:r w:rsidR="00BE1EE0">
        <w:t xml:space="preserve">and ten </w:t>
      </w:r>
      <w:r>
        <w:t>years</w:t>
      </w:r>
      <w:r w:rsidR="00BE1EE0">
        <w:t>, respectively,</w:t>
      </w:r>
      <w:r>
        <w:t xml:space="preserve"> during the period of 2000 to 2020. The samples from </w:t>
      </w:r>
      <w:r w:rsidR="00B7169F">
        <w:t xml:space="preserve">Oak Ridge </w:t>
      </w:r>
      <w:r>
        <w:t xml:space="preserve">(magenta points) are an exception. However, these points do not show only bomb-C enrichment, but rather the results of exposure to a localized plume of </w:t>
      </w:r>
      <w:r w:rsidRPr="00812A0A">
        <w:rPr>
          <w:vertAlign w:val="superscript"/>
        </w:rPr>
        <w:t>14</w:t>
      </w:r>
      <w:r>
        <w:t>C enriched CO</w:t>
      </w:r>
      <w:r w:rsidRPr="00812A0A">
        <w:rPr>
          <w:vertAlign w:val="subscript"/>
        </w:rPr>
        <w:t>2</w:t>
      </w:r>
      <w:r>
        <w:t xml:space="preserve"> from a nearby incinerator four years prior to sample collection </w:t>
      </w:r>
      <w:commentRangeStart w:id="39"/>
      <w:r>
        <w:t>(</w:t>
      </w:r>
      <w:proofErr w:type="spellStart"/>
      <w:r>
        <w:t>Trumbore</w:t>
      </w:r>
      <w:proofErr w:type="spellEnd"/>
      <w:r>
        <w:t xml:space="preserve"> et al., 2002)</w:t>
      </w:r>
      <w:commentRangeEnd w:id="39"/>
      <w:r w:rsidR="00ED7100">
        <w:rPr>
          <w:rStyle w:val="CommentReference"/>
          <w:rFonts w:eastAsia="Calibri"/>
        </w:rPr>
        <w:commentReference w:id="39"/>
      </w:r>
      <w:r>
        <w:t xml:space="preserve">. Treatment </w:t>
      </w:r>
      <w:r w:rsidRPr="00812A0A">
        <w:rPr>
          <w:vertAlign w:val="superscript"/>
        </w:rPr>
        <w:t>14</w:t>
      </w:r>
      <w:r>
        <w:t>C-CO</w:t>
      </w:r>
      <w:r w:rsidRPr="00812A0A">
        <w:rPr>
          <w:vertAlign w:val="subscript"/>
        </w:rPr>
        <w:t>2</w:t>
      </w:r>
      <w:r>
        <w:t xml:space="preserve"> for these highly enriched samples were more depleted relative to the controls than were the samples only labeled with bomb-C.</w:t>
      </w:r>
    </w:p>
    <w:p w14:paraId="4ECBEF99" w14:textId="2E5E4991" w:rsidR="00AF3DC6" w:rsidRDefault="00BE1EE0" w:rsidP="00460E41">
      <w:pPr>
        <w:pStyle w:val="Text"/>
      </w:pPr>
      <w:r>
        <w:t>Both the air-drying + storage and the air-drying only treatment tended to lead to enrichment in g</w:t>
      </w:r>
      <w:commentRangeStart w:id="40"/>
      <w:commentRangeStart w:id="41"/>
      <w:commentRangeStart w:id="42"/>
      <w:r w:rsidR="00812A0A">
        <w:t xml:space="preserve">rassland samples </w:t>
      </w:r>
      <w:r>
        <w:t xml:space="preserve">(points </w:t>
      </w:r>
      <w:r w:rsidR="00812A0A">
        <w:t>above</w:t>
      </w:r>
      <w:r w:rsidR="00D97980">
        <w:t xml:space="preserve"> the</w:t>
      </w:r>
      <w:r w:rsidR="00812A0A">
        <w:t xml:space="preserve"> 1:1 line,</w:t>
      </w:r>
      <w:r>
        <w:t xml:space="preserve"> Fig. 5)</w:t>
      </w:r>
      <w:r w:rsidR="00812A0A">
        <w:t xml:space="preserve"> while forest samples </w:t>
      </w:r>
      <w:r>
        <w:t>were depleted following treatment</w:t>
      </w:r>
      <w:r w:rsidR="00812A0A">
        <w:t>, regardless of origin</w:t>
      </w:r>
      <w:commentRangeEnd w:id="40"/>
      <w:r w:rsidR="00D97980">
        <w:rPr>
          <w:rStyle w:val="CommentReference"/>
          <w:rFonts w:eastAsia="Calibri"/>
        </w:rPr>
        <w:commentReference w:id="40"/>
      </w:r>
      <w:commentRangeEnd w:id="41"/>
      <w:commentRangeEnd w:id="42"/>
      <w:r w:rsidR="00613ACE">
        <w:rPr>
          <w:rStyle w:val="CommentReference"/>
          <w:rFonts w:eastAsia="Calibri"/>
        </w:rPr>
        <w:commentReference w:id="41"/>
      </w:r>
      <w:r w:rsidR="005F720D">
        <w:rPr>
          <w:rStyle w:val="CommentReference"/>
          <w:rFonts w:eastAsia="Calibri"/>
        </w:rPr>
        <w:commentReference w:id="42"/>
      </w:r>
      <w:r w:rsidR="00812A0A">
        <w:t xml:space="preserve">. </w:t>
      </w:r>
      <w:proofErr w:type="gramStart"/>
      <w:r w:rsidR="00812A0A">
        <w:t>A notable exception to this trend are</w:t>
      </w:r>
      <w:proofErr w:type="gramEnd"/>
      <w:r w:rsidR="00812A0A">
        <w:t xml:space="preserve"> the three German forest samples</w:t>
      </w:r>
      <w:r w:rsidR="00CF7F25">
        <w:t xml:space="preserve"> collected in 2019,</w:t>
      </w:r>
      <w:r w:rsidR="00812A0A">
        <w:t xml:space="preserve"> </w:t>
      </w:r>
      <w:r>
        <w:t>for which the air-drying only treatment (Experiment 2) led to enrichment (</w:t>
      </w:r>
      <w:r w:rsidR="00CF7F25">
        <w:t xml:space="preserve">black triangles above 1:1 line in </w:t>
      </w:r>
      <w:r>
        <w:t>Fig. 5).</w:t>
      </w:r>
    </w:p>
    <w:p w14:paraId="4EBBD3C2" w14:textId="5725BD6F" w:rsidR="00F04A1F" w:rsidRDefault="00F04A1F" w:rsidP="00460E41">
      <w:pPr>
        <w:pStyle w:val="Text"/>
      </w:pPr>
      <w:r>
        <w:t>3.3 Storage duration</w:t>
      </w:r>
    </w:p>
    <w:p w14:paraId="1E2D9E7C" w14:textId="50F2AC0B" w:rsidR="00F04A1F" w:rsidRDefault="00CA3544" w:rsidP="00460E41">
      <w:pPr>
        <w:pStyle w:val="Text"/>
      </w:pPr>
      <w:r w:rsidRPr="00CA3544">
        <w:t>There does not seem to be evidence for a storage duration effect in the s</w:t>
      </w:r>
      <w:r>
        <w:t>amples that o</w:t>
      </w:r>
      <w:r w:rsidR="004B3232">
        <w:t>nly contain bomb-C (Fig. 6</w:t>
      </w:r>
      <w:r>
        <w:t>).</w:t>
      </w:r>
      <w:r w:rsidRPr="00CA3544">
        <w:t xml:space="preserve"> </w:t>
      </w:r>
      <w:r>
        <w:t>In contrast, t</w:t>
      </w:r>
      <w:r w:rsidRPr="00CA3544">
        <w:t xml:space="preserve">he </w:t>
      </w:r>
      <w:r>
        <w:t xml:space="preserve">increasing </w:t>
      </w:r>
      <w:r w:rsidRPr="00CA3544">
        <w:t xml:space="preserve">trend in the differences due to </w:t>
      </w:r>
      <w:commentRangeStart w:id="43"/>
      <w:r w:rsidRPr="00CA3544">
        <w:t xml:space="preserve">treatment </w:t>
      </w:r>
      <w:commentRangeEnd w:id="43"/>
      <w:r w:rsidR="00467BD2">
        <w:rPr>
          <w:rStyle w:val="CommentReference"/>
          <w:rFonts w:eastAsia="Calibri"/>
        </w:rPr>
        <w:commentReference w:id="43"/>
      </w:r>
      <w:r w:rsidRPr="00CA3544">
        <w:t xml:space="preserve">for the highly enriched samples from Oak Ridge suggest losses of the most recently fixed carbon over the duration of storage. These samples were included primarily because it was assumed that they would be more sensitive to potential losses of recently fixed carbon, as the </w:t>
      </w:r>
      <w:r w:rsidR="00ED7100">
        <w:t xml:space="preserve">experimental </w:t>
      </w:r>
      <w:r w:rsidRPr="00CA3544">
        <w:t xml:space="preserve">label should only be present in this pool of soil </w:t>
      </w:r>
      <w:commentRangeStart w:id="44"/>
      <w:r w:rsidRPr="00CA3544">
        <w:t>C</w:t>
      </w:r>
      <w:commentRangeEnd w:id="44"/>
      <w:r w:rsidR="00ED7100">
        <w:rPr>
          <w:rStyle w:val="CommentReference"/>
          <w:rFonts w:eastAsia="Calibri"/>
        </w:rPr>
        <w:commentReference w:id="44"/>
      </w:r>
      <w:r w:rsidRPr="00CA3544">
        <w:t>.</w:t>
      </w:r>
    </w:p>
    <w:p w14:paraId="69D87446" w14:textId="7BAEF373" w:rsidR="002F3B11" w:rsidRDefault="00387597" w:rsidP="00C81368">
      <w:pPr>
        <w:pStyle w:val="Heading-Main"/>
      </w:pPr>
      <w:commentRangeStart w:id="45"/>
      <w:r>
        <w:t>4</w:t>
      </w:r>
      <w:r w:rsidR="002F3B11">
        <w:t xml:space="preserve"> </w:t>
      </w:r>
      <w:commentRangeStart w:id="46"/>
      <w:r>
        <w:t>Discussion</w:t>
      </w:r>
      <w:commentRangeEnd w:id="45"/>
      <w:r w:rsidR="0029445D">
        <w:rPr>
          <w:rStyle w:val="CommentReference"/>
          <w:rFonts w:eastAsia="Calibri"/>
          <w:b w:val="0"/>
          <w:bCs w:val="0"/>
          <w:kern w:val="0"/>
        </w:rPr>
        <w:commentReference w:id="45"/>
      </w:r>
      <w:commentRangeEnd w:id="46"/>
      <w:r w:rsidR="00467BD2">
        <w:rPr>
          <w:rStyle w:val="CommentReference"/>
          <w:rFonts w:eastAsia="Calibri"/>
          <w:b w:val="0"/>
          <w:bCs w:val="0"/>
          <w:kern w:val="0"/>
        </w:rPr>
        <w:commentReference w:id="46"/>
      </w:r>
    </w:p>
    <w:p w14:paraId="13454F95" w14:textId="36C59187" w:rsidR="00387597" w:rsidRDefault="00387597" w:rsidP="00460E41">
      <w:pPr>
        <w:pStyle w:val="Text"/>
      </w:pPr>
      <w:commentRangeStart w:id="47"/>
      <w:r>
        <w:t>The increase in respiration rates seen in this study following air-drying and rewetting align with what many others have seen (cite</w:t>
      </w:r>
      <w:r w:rsidR="00DB5896">
        <w:t>?</w:t>
      </w:r>
      <w:r>
        <w:t xml:space="preserve">). </w:t>
      </w:r>
      <w:commentRangeEnd w:id="47"/>
      <w:r w:rsidR="002C2021">
        <w:rPr>
          <w:rStyle w:val="CommentReference"/>
          <w:rFonts w:eastAsia="Calibri"/>
        </w:rPr>
        <w:commentReference w:id="47"/>
      </w:r>
      <w:r>
        <w:t xml:space="preserve">However, the significant difference in the </w:t>
      </w:r>
      <w:r w:rsidRPr="009618DF">
        <w:rPr>
          <w:vertAlign w:val="superscript"/>
        </w:rPr>
        <w:t>14</w:t>
      </w:r>
      <w:r>
        <w:t>C of respired CO</w:t>
      </w:r>
      <w:r w:rsidRPr="009618DF">
        <w:rPr>
          <w:vertAlign w:val="subscript"/>
        </w:rPr>
        <w:t>2</w:t>
      </w:r>
      <w:r>
        <w:t xml:space="preserve"> between the control and treatment samples in this study show that this increased respiration appears to be fueled </w:t>
      </w:r>
      <w:r w:rsidR="00DB5896">
        <w:t xml:space="preserve">at least in part </w:t>
      </w:r>
      <w:r>
        <w:t>by a</w:t>
      </w:r>
      <w:r w:rsidR="00DB5896">
        <w:t>n</w:t>
      </w:r>
      <w:r>
        <w:t xml:space="preserve"> </w:t>
      </w:r>
      <w:r w:rsidR="00DB5896">
        <w:t>extracellular</w:t>
      </w:r>
      <w:r>
        <w:t xml:space="preserve"> substrate source </w:t>
      </w:r>
      <w:r w:rsidR="00DB5896">
        <w:t>that</w:t>
      </w:r>
      <w:r>
        <w:t xml:space="preserve"> </w:t>
      </w:r>
      <w:r w:rsidR="00DB5896">
        <w:t xml:space="preserve">is only </w:t>
      </w:r>
      <w:r>
        <w:t>available to the microbial community</w:t>
      </w:r>
      <w:r w:rsidR="00DB5896">
        <w:t xml:space="preserve"> following air-drying and </w:t>
      </w:r>
      <w:commentRangeStart w:id="48"/>
      <w:r w:rsidR="00DB5896">
        <w:t>rewetting</w:t>
      </w:r>
      <w:commentRangeEnd w:id="48"/>
      <w:r w:rsidR="00467BD2">
        <w:rPr>
          <w:rStyle w:val="CommentReference"/>
          <w:rFonts w:eastAsia="Calibri"/>
        </w:rPr>
        <w:commentReference w:id="48"/>
      </w:r>
      <w:r>
        <w:t xml:space="preserve">. </w:t>
      </w:r>
    </w:p>
    <w:p w14:paraId="696329EF" w14:textId="3851D82D" w:rsidR="00387597" w:rsidRDefault="002C2021" w:rsidP="00460E41">
      <w:pPr>
        <w:pStyle w:val="Text"/>
      </w:pPr>
      <w:r>
        <w:t xml:space="preserve">However, in </w:t>
      </w:r>
      <w:r w:rsidR="00387597">
        <w:t xml:space="preserve">contrast </w:t>
      </w:r>
      <w:commentRangeStart w:id="49"/>
      <w:r w:rsidR="00387597">
        <w:t>to hypothesis</w:t>
      </w:r>
      <w:commentRangeEnd w:id="49"/>
      <w:r w:rsidR="00CF7F25">
        <w:t xml:space="preserve"> 2</w:t>
      </w:r>
      <w:r w:rsidR="008A34F0">
        <w:rPr>
          <w:rStyle w:val="CommentReference"/>
          <w:rFonts w:eastAsia="Calibri"/>
        </w:rPr>
        <w:commentReference w:id="49"/>
      </w:r>
      <w:r w:rsidR="00387597">
        <w:t xml:space="preserve">, the </w:t>
      </w:r>
      <w:r w:rsidR="00CF7F25">
        <w:t>∆</w:t>
      </w:r>
      <w:r w:rsidR="00387597" w:rsidRPr="009618DF">
        <w:rPr>
          <w:vertAlign w:val="superscript"/>
        </w:rPr>
        <w:t>14</w:t>
      </w:r>
      <w:r w:rsidR="00387597">
        <w:t>C</w:t>
      </w:r>
      <w:r w:rsidR="00CF7F25">
        <w:t>-</w:t>
      </w:r>
      <w:r w:rsidR="00387597">
        <w:t>CO</w:t>
      </w:r>
      <w:r w:rsidR="00387597" w:rsidRPr="009618DF">
        <w:rPr>
          <w:vertAlign w:val="subscript"/>
        </w:rPr>
        <w:t>2</w:t>
      </w:r>
      <w:r w:rsidR="00387597">
        <w:t xml:space="preserve"> respired immediately after rewetting (during the pre-incubation period) was not significantly different than what was observed later during the equilibrium respiration period. This suggests that the change in substrate availability initiated by air-drying and rewetting persists throughout the incuba</w:t>
      </w:r>
      <w:r w:rsidR="00DB5896">
        <w:t xml:space="preserve">tion. Previous studies have found </w:t>
      </w:r>
      <w:r w:rsidR="00C73CCF">
        <w:t xml:space="preserve">mechanistic </w:t>
      </w:r>
      <w:r w:rsidR="00387597">
        <w:t>evidence for microbial osmolytes or lysed cells providing the fuel for the pulse of CO</w:t>
      </w:r>
      <w:r w:rsidR="00387597" w:rsidRPr="00D93231">
        <w:rPr>
          <w:vertAlign w:val="subscript"/>
        </w:rPr>
        <w:t>2</w:t>
      </w:r>
      <w:r w:rsidR="00387597">
        <w:t xml:space="preserve"> observed following rewetting of dried soils</w:t>
      </w:r>
      <w:r w:rsidR="00C73CCF">
        <w:t xml:space="preserve"> </w:t>
      </w:r>
      <w:r w:rsidR="00C73CCF">
        <w:fldChar w:fldCharType="begin" w:fldLock="1"/>
      </w:r>
      <w:r w:rsidR="00C73CCF">
        <w:instrText>ADDIN CSL_CITATION {"citationItems":[{"id":"ITEM-1","itemData":{"DOI":"10.2136/sssaj2003.0798","abstract":"The rapid rewetting of a dry soil often yields a pulse in soil CO2 production that persists for 2 to 6 d. This phenomenon is a common occurrence in surface soils, yet the mechanism responsible for producing the CO2 pulse has not been positively identified. We studied the effects of a single drying and rewetting event on soil C pools, to identify which specific C substrates are mineralized to produce the observed pulse in respiration rates. We labeled two soils with 14C-glucose and measured the enrichment and pool sizes of the released CO2, extractable biomass C, and extractable soil organic matter (SOM-C) throughout a drying and rewetting cycle. After rewetting, respiration rates were 475 to 370% higher than the rates measured before the dry down. The enrichment of the released CO2 was 1 to 2 times higher than the enrichment of the extractable biomass C pools and 10 to 20 times higher than the enrichment of the extractable organic C, suggesting that the CO2 pulse was generated entirely from the mineralization of microbial biomass C. However, there was no evidence of substantial microbial cell lysis on rewetting. We hypothesize that the pulse of CO2 is generated by the rapid mineralization of highly enriched intracellular compounds as a response by the microbial biomass to the rapid increase in soil water potentials. The drying and rewetting process also releases physically protected SOM, increasing the amount of extractable SOM-C by up to 200%. The additional SOM-C rendered soluble by the rewetting event did not contribute substantially to the rewetting CO2 pulse. Overall, the rapid rewetting of a dry soil can influence soil C cycling in the short-term, by increasing the microbial mineralization of cytoplasmic solutes, and in the longer-term, by decreasing the total amount of SOM physically protected within microaggregates.","author":[{"dropping-particle":"","family":"Fierer","given":"N.","non-dropping-particle":"","parse-names":false,"suffix":""},{"dropping-particle":"","family":"Schimel","given":"J.P.","non-dropping-particle":"","parse-names":false,"suffix":""}],"container-title":"Soil Science Society of America Journal","id":"ITEM-1","issue":"3","issued":{"date-parts":[["2003"]]},"page":"798-805","title":"A Proposed Mechanism for the Pulse in Carbon Dioxide Production Commonly Observed Following the Rapid Rewetting of a Dry Soil","type":"article-journal","volume":"67"},"uris":["http://www.mendeley.com/documents/?uuid=c4e02876-ed5f-4210-9f2c-32aca31ce07f"]}],"mendeley":{"formattedCitation":"(N. Fierer &amp; Schimel, 2003)","plainTextFormattedCitation":"(N. Fierer &amp; Schimel, 2003)","previouslyFormattedCitation":"(N. Fierer &amp; Schimel, 2003)"},"properties":{"noteIndex":0},"schema":"https://github.com/citation-style-language/schema/raw/master/csl-citation.json"}</w:instrText>
      </w:r>
      <w:r w:rsidR="00C73CCF">
        <w:fldChar w:fldCharType="separate"/>
      </w:r>
      <w:r w:rsidR="00C73CCF" w:rsidRPr="00C73CCF">
        <w:rPr>
          <w:noProof/>
        </w:rPr>
        <w:t>(N. Fierer &amp; Schimel, 2003)</w:t>
      </w:r>
      <w:r w:rsidR="00C73CCF">
        <w:fldChar w:fldCharType="end"/>
      </w:r>
      <w:r w:rsidR="00DB5896">
        <w:t>, as well as extracellular carbon</w:t>
      </w:r>
      <w:r w:rsidR="00C73CCF">
        <w:t xml:space="preserve"> </w:t>
      </w:r>
      <w:r w:rsidR="00C73CCF">
        <w:fldChar w:fldCharType="begin" w:fldLock="1"/>
      </w:r>
      <w:r w:rsidR="00C349AD">
        <w:instrText>ADDIN CSL_CITATION {"citationItems":[{"id":"ITEM-1","itemData":{"DOI":"10.1016/j.soilbio.2008.05.004","author":[{"dropping-particle":"","family":"Xiang","given":"Shu-rong","non-dropping-particle":"","parse-names":false,"suffix":""},{"dropping-particle":"","family":"Doyle","given":"Allen","non-dropping-particle":"","parse-names":false,"suffix":""},{"dropping-particle":"","family":"Holden","given":"Patricia A","non-dropping-particle":"","parse-names":false,"suffix":""},{"dropping-particle":"","family":"Schimel","given":"Joshua P","non-dropping-particle":"","parse-names":false,"suffix":""}],"id":"ITEM-1","issued":{"date-parts":[["2008"]]},"page":"2281-2289","title":"Soil Biology &amp; Biochemistry Drying and rewetting effects on C and N mineralization and microbial activity in surface and subsurface California grassland soils","type":"article-journal","volume":"40"},"uris":["http://www.mendeley.com/documents/?uuid=20ea00a2-18ee-46d1-94e0-b71fc5030f29"]}],"mendeley":{"formattedCitation":"(Xiang, Doyle, Holden, &amp; Schimel, 2008)","plainTextFormattedCitation":"(Xiang, Doyle, Holden, &amp; Schimel, 2008)","previouslyFormattedCitation":"(Xiang, Doyle, Holden, &amp; Schimel, 2008)"},"properties":{"noteIndex":0},"schema":"https://github.com/citation-style-language/schema/raw/master/csl-citation.json"}</w:instrText>
      </w:r>
      <w:r w:rsidR="00C73CCF">
        <w:fldChar w:fldCharType="separate"/>
      </w:r>
      <w:r w:rsidR="00C73CCF" w:rsidRPr="00C73CCF">
        <w:rPr>
          <w:noProof/>
        </w:rPr>
        <w:t>(Xiang, Doyle, Holden, &amp; Schimel, 2008)</w:t>
      </w:r>
      <w:r w:rsidR="00C73CCF">
        <w:fldChar w:fldCharType="end"/>
      </w:r>
      <w:r w:rsidR="00DB5896">
        <w:t xml:space="preserve">. The results from </w:t>
      </w:r>
      <w:r w:rsidR="00C73CCF">
        <w:t xml:space="preserve">this study provide support for a mechanism that makes extracellular carbon available to the microbial community with a distinct </w:t>
      </w:r>
      <w:r w:rsidR="00C73CCF" w:rsidRPr="00C73CCF">
        <w:rPr>
          <w:vertAlign w:val="superscript"/>
        </w:rPr>
        <w:t>14</w:t>
      </w:r>
      <w:r w:rsidR="00C73CCF">
        <w:t xml:space="preserve">C signature and in </w:t>
      </w:r>
      <w:commentRangeStart w:id="50"/>
      <w:r w:rsidR="00C73CCF">
        <w:t xml:space="preserve">sufficient quantity to fuel respiration beyond the initial rewetting </w:t>
      </w:r>
      <w:commentRangeStart w:id="51"/>
      <w:r w:rsidR="00C73CCF">
        <w:t>pulse</w:t>
      </w:r>
      <w:commentRangeEnd w:id="51"/>
      <w:r>
        <w:rPr>
          <w:rStyle w:val="CommentReference"/>
          <w:rFonts w:eastAsia="Calibri"/>
        </w:rPr>
        <w:commentReference w:id="51"/>
      </w:r>
      <w:commentRangeEnd w:id="50"/>
      <w:r w:rsidR="00467BD2">
        <w:rPr>
          <w:rStyle w:val="CommentReference"/>
          <w:rFonts w:eastAsia="Calibri"/>
        </w:rPr>
        <w:commentReference w:id="50"/>
      </w:r>
      <w:r w:rsidR="00C73CCF">
        <w:t>.</w:t>
      </w:r>
    </w:p>
    <w:p w14:paraId="4221880E" w14:textId="79EADE59" w:rsidR="00387597" w:rsidRDefault="00387597" w:rsidP="00460E41">
      <w:pPr>
        <w:pStyle w:val="Text"/>
      </w:pPr>
      <w:r>
        <w:t xml:space="preserve">Air-drying and subsequent rewetting </w:t>
      </w:r>
      <w:r w:rsidR="00C73CCF">
        <w:t xml:space="preserve">clearly </w:t>
      </w:r>
      <w:r>
        <w:t xml:space="preserve">has a significant effect on the </w:t>
      </w:r>
      <w:r w:rsidRPr="00D01EBE">
        <w:rPr>
          <w:vertAlign w:val="superscript"/>
        </w:rPr>
        <w:t>14</w:t>
      </w:r>
      <w:r>
        <w:t>C of respired CO</w:t>
      </w:r>
      <w:r w:rsidRPr="00D01EBE">
        <w:rPr>
          <w:vertAlign w:val="subscript"/>
        </w:rPr>
        <w:t>2</w:t>
      </w:r>
      <w:r>
        <w:t xml:space="preserve">, but our results show that the direction and magnitude of the trend is dependent on </w:t>
      </w:r>
      <w:r w:rsidR="00C73CCF">
        <w:t xml:space="preserve">two factors: </w:t>
      </w:r>
      <w:r>
        <w:t xml:space="preserve">when the sample was collected and </w:t>
      </w:r>
      <w:r w:rsidR="00C73CCF">
        <w:t xml:space="preserve">the </w:t>
      </w:r>
      <w:r>
        <w:t>ecosystem</w:t>
      </w:r>
      <w:r w:rsidR="00C73CCF">
        <w:t xml:space="preserve"> type</w:t>
      </w:r>
      <w:r w:rsidR="002C2021">
        <w:t xml:space="preserve"> (forest versus grassland)</w:t>
      </w:r>
      <w:r>
        <w:t xml:space="preserve">. </w:t>
      </w:r>
      <w:commentRangeStart w:id="52"/>
      <w:r>
        <w:t xml:space="preserve">Relative to un-dried control samples, respiration from forest soils analyzed in this study tend to show depletion in </w:t>
      </w:r>
      <w:r w:rsidR="00A37CCD">
        <w:t>∆</w:t>
      </w:r>
      <w:r w:rsidRPr="009618DF">
        <w:rPr>
          <w:vertAlign w:val="superscript"/>
        </w:rPr>
        <w:t>14</w:t>
      </w:r>
      <w:r>
        <w:t>C-CO</w:t>
      </w:r>
      <w:r w:rsidRPr="009618DF">
        <w:rPr>
          <w:vertAlign w:val="subscript"/>
        </w:rPr>
        <w:t>2</w:t>
      </w:r>
      <w:r>
        <w:t xml:space="preserve"> following air-drying and rewetting, while grassland soils show enrichment. The forest soils incubated in Experiment 2, collected in 2019, stand out as a counter example in that the air-dry and rewetting treatment </w:t>
      </w:r>
      <w:commentRangeStart w:id="53"/>
      <w:r>
        <w:t xml:space="preserve">lead to enrichment in </w:t>
      </w:r>
      <w:r w:rsidR="00A37CCD">
        <w:t>∆</w:t>
      </w:r>
      <w:r w:rsidRPr="009618DF">
        <w:rPr>
          <w:vertAlign w:val="superscript"/>
        </w:rPr>
        <w:t>14</w:t>
      </w:r>
      <w:r>
        <w:t>C-CO</w:t>
      </w:r>
      <w:r w:rsidRPr="009618DF">
        <w:rPr>
          <w:vertAlign w:val="subscript"/>
        </w:rPr>
        <w:t>2</w:t>
      </w:r>
      <w:r>
        <w:t xml:space="preserve"> relative to the controls</w:t>
      </w:r>
      <w:commentRangeEnd w:id="53"/>
      <w:r w:rsidR="00E05CBC">
        <w:rPr>
          <w:rStyle w:val="CommentReference"/>
          <w:rFonts w:eastAsia="Calibri"/>
        </w:rPr>
        <w:commentReference w:id="53"/>
      </w:r>
      <w:r>
        <w:t xml:space="preserve">. Yet the soils collected in 2011 from these same </w:t>
      </w:r>
      <w:r w:rsidR="00BB6837">
        <w:t xml:space="preserve">forest </w:t>
      </w:r>
      <w:r w:rsidR="0058472D">
        <w:t xml:space="preserve">sites showed the same trend </w:t>
      </w:r>
      <w:r w:rsidR="00AF4929">
        <w:t xml:space="preserve">and magnitude </w:t>
      </w:r>
      <w:r w:rsidR="0058472D">
        <w:t xml:space="preserve">of </w:t>
      </w:r>
      <w:r w:rsidR="00AF4929">
        <w:t xml:space="preserve">depletion </w:t>
      </w:r>
      <w:r>
        <w:t xml:space="preserve">in response to treatment as </w:t>
      </w:r>
      <w:r w:rsidR="0058472D">
        <w:t xml:space="preserve">was </w:t>
      </w:r>
      <w:r>
        <w:t xml:space="preserve">observed </w:t>
      </w:r>
      <w:r w:rsidR="0058472D">
        <w:t>in all other forest sites</w:t>
      </w:r>
      <w:r w:rsidR="00990E17">
        <w:t xml:space="preserve"> (Fig. 6</w:t>
      </w:r>
      <w:r w:rsidR="00AF4929">
        <w:t>)</w:t>
      </w:r>
      <w:r>
        <w:t xml:space="preserve">. </w:t>
      </w:r>
      <w:commentRangeEnd w:id="52"/>
      <w:r w:rsidR="002C2021">
        <w:rPr>
          <w:rStyle w:val="CommentReference"/>
          <w:rFonts w:eastAsia="Calibri"/>
        </w:rPr>
        <w:commentReference w:id="52"/>
      </w:r>
    </w:p>
    <w:p w14:paraId="5C65CC02" w14:textId="7F32F661" w:rsidR="00CF0B86" w:rsidRDefault="00CF0B86" w:rsidP="00CF0B86">
      <w:pPr>
        <w:pStyle w:val="Text"/>
      </w:pPr>
      <w:r>
        <w:t>In forest soils</w:t>
      </w:r>
      <w:r w:rsidR="00990E17">
        <w:t xml:space="preserve"> collected prior to 2019 (Fig. 5</w:t>
      </w:r>
      <w:r>
        <w:t>, all triangles except black ones above the 1:1 line), the depletion in ∆</w:t>
      </w:r>
      <w:r w:rsidRPr="00EC0211">
        <w:rPr>
          <w:vertAlign w:val="superscript"/>
        </w:rPr>
        <w:t>14</w:t>
      </w:r>
      <w:r>
        <w:t>C-CO</w:t>
      </w:r>
      <w:r w:rsidRPr="00EC0211">
        <w:rPr>
          <w:vertAlign w:val="subscript"/>
        </w:rPr>
        <w:t>2</w:t>
      </w:r>
      <w:r>
        <w:t xml:space="preserve"> observed in comparison to control sample incubations would suggests that the carbon respired in forest soils in response to treatment is older than that respired in grassland soils. This explanation is also consistent with what is seen in the highly enriched samples from </w:t>
      </w:r>
      <w:r w:rsidR="00CF7F25">
        <w:t>Oak Ridge</w:t>
      </w:r>
      <w:r>
        <w:t xml:space="preserve">: increased depletion in </w:t>
      </w:r>
      <w:r w:rsidRPr="00EC0211">
        <w:rPr>
          <w:vertAlign w:val="superscript"/>
        </w:rPr>
        <w:t>14</w:t>
      </w:r>
      <w:r>
        <w:t>C-CO</w:t>
      </w:r>
      <w:r w:rsidRPr="00EC0211">
        <w:rPr>
          <w:vertAlign w:val="subscript"/>
        </w:rPr>
        <w:t>2</w:t>
      </w:r>
      <w:r>
        <w:t xml:space="preserve"> relative to the controls due to a much greater difference in </w:t>
      </w:r>
      <w:r w:rsidRPr="00EC0211">
        <w:rPr>
          <w:vertAlign w:val="superscript"/>
        </w:rPr>
        <w:t>14</w:t>
      </w:r>
      <w:r>
        <w:t xml:space="preserve">C between the most recently fixed carbon and the older carbon in the </w:t>
      </w:r>
      <w:commentRangeStart w:id="54"/>
      <w:r>
        <w:t>soil</w:t>
      </w:r>
      <w:commentRangeEnd w:id="54"/>
      <w:r w:rsidR="006B5AF0">
        <w:rPr>
          <w:rStyle w:val="CommentReference"/>
          <w:rFonts w:eastAsia="Calibri"/>
        </w:rPr>
        <w:commentReference w:id="54"/>
      </w:r>
      <w:r>
        <w:t xml:space="preserve">. </w:t>
      </w:r>
    </w:p>
    <w:p w14:paraId="56DB28B9" w14:textId="5100EEF7" w:rsidR="005B6272" w:rsidRDefault="00387597" w:rsidP="0058472D">
      <w:pPr>
        <w:pStyle w:val="Text"/>
      </w:pPr>
      <w:r>
        <w:t xml:space="preserve">The switch from depletion to enrichment in </w:t>
      </w:r>
      <w:r w:rsidR="000F2FFD">
        <w:t>∆</w:t>
      </w:r>
      <w:r w:rsidRPr="007D4F07">
        <w:rPr>
          <w:vertAlign w:val="superscript"/>
        </w:rPr>
        <w:t>14</w:t>
      </w:r>
      <w:r>
        <w:t>C-CO</w:t>
      </w:r>
      <w:r w:rsidRPr="007D4F07">
        <w:rPr>
          <w:vertAlign w:val="subscript"/>
        </w:rPr>
        <w:t>2</w:t>
      </w:r>
      <w:r w:rsidR="0058472D">
        <w:t xml:space="preserve"> following treatment</w:t>
      </w:r>
      <w:r>
        <w:t xml:space="preserve"> </w:t>
      </w:r>
      <w:r w:rsidR="0058472D">
        <w:t xml:space="preserve">that we </w:t>
      </w:r>
      <w:r>
        <w:t>observed in the forest soils from Central</w:t>
      </w:r>
      <w:r w:rsidR="0058472D">
        <w:t xml:space="preserve"> Germany between 2011 and 2019 </w:t>
      </w:r>
      <w:r>
        <w:t xml:space="preserve">could be explained by a corresponding shift in the relative enrichment of the more slowly cycling soil carbon pool in comparison to the fast cycling pool. This scenario </w:t>
      </w:r>
      <w:commentRangeStart w:id="55"/>
      <w:r>
        <w:t>is illustrated in Fig. 1</w:t>
      </w:r>
      <w:r w:rsidR="0058472D">
        <w:t>b</w:t>
      </w:r>
      <w:r>
        <w:t xml:space="preserve"> </w:t>
      </w:r>
      <w:commentRangeEnd w:id="55"/>
      <w:r w:rsidR="0096193C">
        <w:rPr>
          <w:rStyle w:val="CommentReference"/>
          <w:rFonts w:eastAsia="Calibri"/>
        </w:rPr>
        <w:commentReference w:id="55"/>
      </w:r>
      <w:r>
        <w:t xml:space="preserve">as a crossing of the slow and fast pool </w:t>
      </w:r>
      <w:r w:rsidRPr="00716944">
        <w:rPr>
          <w:vertAlign w:val="superscript"/>
        </w:rPr>
        <w:t>14</w:t>
      </w:r>
      <w:r>
        <w:t>C curves between the (hypothetical) observation of the system in 1992 and 2019.</w:t>
      </w:r>
      <w:r w:rsidR="0058472D">
        <w:t xml:space="preserve"> </w:t>
      </w:r>
      <w:r w:rsidR="00FA11FA">
        <w:t xml:space="preserve">Evidence </w:t>
      </w:r>
      <w:r w:rsidR="00C4734A">
        <w:t>for a possible crossing of</w:t>
      </w:r>
      <w:r w:rsidR="00FA11FA">
        <w:t xml:space="preserve"> </w:t>
      </w:r>
      <w:r w:rsidR="005B6272">
        <w:t xml:space="preserve">slow and fast pool </w:t>
      </w:r>
      <w:r w:rsidR="005B6272" w:rsidRPr="00FA11FA">
        <w:rPr>
          <w:vertAlign w:val="superscript"/>
        </w:rPr>
        <w:t>14</w:t>
      </w:r>
      <w:r w:rsidR="005B6272">
        <w:t xml:space="preserve">C curves </w:t>
      </w:r>
      <w:r w:rsidR="00FA11FA">
        <w:t xml:space="preserve">between 2011 and 2019 </w:t>
      </w:r>
      <w:r w:rsidR="00C4734A">
        <w:t>at</w:t>
      </w:r>
      <w:r w:rsidR="00FA11FA">
        <w:t xml:space="preserve"> the Central Germany forest </w:t>
      </w:r>
      <w:r w:rsidR="00C4734A">
        <w:t xml:space="preserve">sites may also be inferred </w:t>
      </w:r>
      <w:r w:rsidR="00FA11FA">
        <w:t>from</w:t>
      </w:r>
      <w:r w:rsidR="005B6272">
        <w:t xml:space="preserve"> the relatively smaller difference between control and treatment </w:t>
      </w:r>
      <w:r w:rsidR="005B6272" w:rsidRPr="00FA11FA">
        <w:rPr>
          <w:vertAlign w:val="superscript"/>
        </w:rPr>
        <w:t>14</w:t>
      </w:r>
      <w:r w:rsidR="005B6272">
        <w:t>C-CO</w:t>
      </w:r>
      <w:r w:rsidR="005B6272" w:rsidRPr="00FA11FA">
        <w:rPr>
          <w:vertAlign w:val="subscript"/>
        </w:rPr>
        <w:t>2</w:t>
      </w:r>
      <w:r w:rsidR="00C4734A">
        <w:t xml:space="preserve"> observed</w:t>
      </w:r>
      <w:r w:rsidR="00FA11FA">
        <w:t xml:space="preserve"> </w:t>
      </w:r>
      <w:r w:rsidR="00C4734A">
        <w:t xml:space="preserve">at </w:t>
      </w:r>
      <w:r w:rsidR="00FA11FA">
        <w:t>both time points, in comparison to the grassland samples from the same regions</w:t>
      </w:r>
      <w:r w:rsidR="005B6272">
        <w:t>.</w:t>
      </w:r>
      <w:r w:rsidR="00FA11FA">
        <w:t xml:space="preserve"> </w:t>
      </w:r>
      <w:r w:rsidR="00C4734A">
        <w:t xml:space="preserve">Alternatively, a different mechanism may be at play in these 2019 outlier samples, possibly due to the very dry growing season conditions experienced in 2019 as compared to </w:t>
      </w:r>
      <w:commentRangeStart w:id="56"/>
      <w:r w:rsidR="00C4734A">
        <w:t>2011</w:t>
      </w:r>
      <w:commentRangeEnd w:id="56"/>
      <w:r w:rsidR="006B5AF0">
        <w:rPr>
          <w:rStyle w:val="CommentReference"/>
          <w:rFonts w:eastAsia="Calibri"/>
        </w:rPr>
        <w:commentReference w:id="56"/>
      </w:r>
      <w:r w:rsidR="00C4734A">
        <w:t xml:space="preserve">. </w:t>
      </w:r>
    </w:p>
    <w:p w14:paraId="1BC15C9B" w14:textId="44C5E553" w:rsidR="002A38DE" w:rsidRDefault="00602594" w:rsidP="00AA33DA">
      <w:pPr>
        <w:pStyle w:val="Text"/>
      </w:pPr>
      <w:r>
        <w:t>The relative increase in ∆</w:t>
      </w:r>
      <w:r w:rsidRPr="00A54C2B">
        <w:rPr>
          <w:vertAlign w:val="superscript"/>
        </w:rPr>
        <w:t>14</w:t>
      </w:r>
      <w:r w:rsidRPr="00A54C2B">
        <w:t>C</w:t>
      </w:r>
      <w:r>
        <w:t>-CO</w:t>
      </w:r>
      <w:r w:rsidRPr="00A54C2B">
        <w:rPr>
          <w:vertAlign w:val="subscript"/>
        </w:rPr>
        <w:t>2</w:t>
      </w:r>
      <w:r>
        <w:t xml:space="preserve"> seen in the grassland soils may suggest that there is a </w:t>
      </w:r>
      <w:r w:rsidR="00057ABD">
        <w:t xml:space="preserve">slowly </w:t>
      </w:r>
      <w:r>
        <w:t xml:space="preserve">cycling carbon pool that is more enriched than the fastest cycling pool, and it is carbon from this more slowly cycling pool that is contributing more to respiration in treatment samples than in control samples (cf. square symbols in 2019, Fig. 1b). </w:t>
      </w:r>
      <w:r w:rsidR="007B1E2C">
        <w:t xml:space="preserve">However, the hypothetical soil system depicted in Fig 1 (a, and b), is </w:t>
      </w:r>
      <w:r w:rsidR="00CF7F25">
        <w:t xml:space="preserve">a </w:t>
      </w:r>
      <w:r w:rsidR="007B1E2C">
        <w:t>simplifi</w:t>
      </w:r>
      <w:r w:rsidR="00CF7F25">
        <w:t>cation</w:t>
      </w:r>
      <w:r w:rsidR="007B1E2C">
        <w:t xml:space="preserve"> and </w:t>
      </w:r>
      <w:r w:rsidR="00CF7F25">
        <w:t>may</w:t>
      </w:r>
      <w:r w:rsidR="007B1E2C">
        <w:t xml:space="preserve"> </w:t>
      </w:r>
      <w:r w:rsidR="00CF7F25">
        <w:t>in fact contain more than two pools or transfers between pools.</w:t>
      </w:r>
      <w:r w:rsidR="007B1E2C">
        <w:t xml:space="preserve"> I</w:t>
      </w:r>
      <w:r>
        <w:t xml:space="preserve">t </w:t>
      </w:r>
      <w:r w:rsidR="007B1E2C">
        <w:t xml:space="preserve">rather </w:t>
      </w:r>
      <w:r>
        <w:t>could suggest the opposite</w:t>
      </w:r>
      <w:r w:rsidR="007B1E2C">
        <w:t>, i.e.</w:t>
      </w:r>
      <w:r>
        <w:t xml:space="preserve"> that carbon from a faster cycling poo</w:t>
      </w:r>
      <w:r w:rsidR="00AA33DA">
        <w:t>l has been mobilized</w:t>
      </w:r>
      <w:r w:rsidR="00C349AD">
        <w:t xml:space="preserve"> (open circles, Fig. 1b)</w:t>
      </w:r>
      <w:r w:rsidR="00AA33DA">
        <w:t xml:space="preserve"> </w:t>
      </w:r>
      <w:r>
        <w:t xml:space="preserve">and the </w:t>
      </w:r>
      <w:r w:rsidR="00C349AD">
        <w:t>slow and fast ∆</w:t>
      </w:r>
      <w:r w:rsidRPr="00C349AD">
        <w:rPr>
          <w:vertAlign w:val="superscript"/>
        </w:rPr>
        <w:t>14</w:t>
      </w:r>
      <w:r>
        <w:t>C curves simply have yet to cross, as is the case for the 1992 sampling point in the hypothetical scenario in Fig. 1b.</w:t>
      </w:r>
      <w:r w:rsidR="00AA33DA">
        <w:t xml:space="preserve"> </w:t>
      </w:r>
    </w:p>
    <w:p w14:paraId="256FE716" w14:textId="71ACFC4D" w:rsidR="00C4734A" w:rsidRDefault="00AA33DA" w:rsidP="00AA33DA">
      <w:pPr>
        <w:pStyle w:val="Text"/>
      </w:pPr>
      <w:commentRangeStart w:id="57"/>
      <w:commentRangeStart w:id="58"/>
      <w:r>
        <w:t xml:space="preserve">Drying and rewetting is </w:t>
      </w:r>
      <w:r w:rsidR="00C349AD">
        <w:t xml:space="preserve">both </w:t>
      </w:r>
      <w:r>
        <w:t>more</w:t>
      </w:r>
      <w:r w:rsidR="00C349AD">
        <w:t xml:space="preserve"> common and more</w:t>
      </w:r>
      <w:r>
        <w:t xml:space="preserve"> extreme in grassland sites than in </w:t>
      </w:r>
      <w:commentRangeEnd w:id="57"/>
      <w:r w:rsidR="00760F46">
        <w:rPr>
          <w:rStyle w:val="CommentReference"/>
          <w:rFonts w:eastAsia="Calibri"/>
        </w:rPr>
        <w:commentReference w:id="57"/>
      </w:r>
      <w:r>
        <w:t>forest sites</w:t>
      </w:r>
      <w:commentRangeEnd w:id="58"/>
      <w:r w:rsidR="007B1E2C">
        <w:rPr>
          <w:rStyle w:val="CommentReference"/>
          <w:rFonts w:eastAsia="Calibri"/>
        </w:rPr>
        <w:commentReference w:id="58"/>
      </w:r>
      <w:r>
        <w:t>, potentially leading to increased storage of osmolytes in the soil over time</w:t>
      </w:r>
      <w:r w:rsidR="00C349AD">
        <w:t xml:space="preserve"> </w:t>
      </w:r>
      <w:r w:rsidR="00C349AD">
        <w:fldChar w:fldCharType="begin" w:fldLock="1"/>
      </w:r>
      <w:r w:rsidR="002D629D">
        <w:instrText>ADDIN CSL_CITATION {"citationItems":[{"id":"ITEM-1","itemData":{"DOI":"10.1016/j.soilbio.2016.03.021","ISSN":"0038-0717","author":[{"dropping-particle":"","family":"Warren","given":"Charles R","non-dropping-particle":"","parse-names":false,"suffix":""}],"container-title":"Soil Biology and Biochemistry","id":"ITEM-1","issued":{"date-parts":[["2016"]]},"page":"54-63","publisher":"Elsevier Ltd","title":"Soil Biology &amp; Biochemistry Do microbial osmolytes or extracellular depolymerisation products accumulate as soil dries ?","type":"article-journal","volume":"98"},"uris":["http://www.mendeley.com/documents/?uuid=1cdafa52-1c7d-46d8-a756-3963ce1e3397"]}],"mendeley":{"formattedCitation":"(Warren, 2016)","plainTextFormattedCitation":"(Warren, 2016)","previouslyFormattedCitation":"(Warren, 2016)"},"properties":{"noteIndex":0},"schema":"https://github.com/citation-style-language/schema/raw/master/csl-citation.json"}</w:instrText>
      </w:r>
      <w:r w:rsidR="00C349AD">
        <w:fldChar w:fldCharType="separate"/>
      </w:r>
      <w:r w:rsidR="00C349AD" w:rsidRPr="00C349AD">
        <w:rPr>
          <w:noProof/>
        </w:rPr>
        <w:t>(Warren, 2016)</w:t>
      </w:r>
      <w:r w:rsidR="00C349AD">
        <w:fldChar w:fldCharType="end"/>
      </w:r>
      <w:r>
        <w:t>,</w:t>
      </w:r>
      <w:r w:rsidR="009E20C0">
        <w:t xml:space="preserve"> </w:t>
      </w:r>
      <w:r>
        <w:t xml:space="preserve">in grassland soils as compared to forest soils. Such a </w:t>
      </w:r>
      <w:r w:rsidR="009E20C0">
        <w:t xml:space="preserve">pool would likely be enriched with bomb-C and </w:t>
      </w:r>
      <w:r>
        <w:t>could be the substrate source o</w:t>
      </w:r>
      <w:r w:rsidR="009E20C0">
        <w:t>bserved in the grassland sample respiration</w:t>
      </w:r>
      <w:r>
        <w:t xml:space="preserve"> following </w:t>
      </w:r>
      <w:r w:rsidR="009E20C0">
        <w:t>air-drying and rewetting</w:t>
      </w:r>
      <w:r>
        <w:t xml:space="preserve">. However, </w:t>
      </w:r>
      <w:r w:rsidR="003E24C3">
        <w:t xml:space="preserve">even within the same grassland soil, </w:t>
      </w:r>
      <w:r w:rsidR="00A04339">
        <w:t>such a</w:t>
      </w:r>
      <w:r>
        <w:t xml:space="preserve"> pool </w:t>
      </w:r>
      <w:r w:rsidR="003E24C3">
        <w:t>could</w:t>
      </w:r>
      <w:r>
        <w:t xml:space="preserve"> </w:t>
      </w:r>
      <w:r w:rsidR="003E24C3">
        <w:t xml:space="preserve">have a different interpretation or </w:t>
      </w:r>
      <w:r>
        <w:t>be conside</w:t>
      </w:r>
      <w:r w:rsidR="00CF0B86">
        <w:t>red to be</w:t>
      </w:r>
      <w:r>
        <w:t xml:space="preserve"> part of a completely different </w:t>
      </w:r>
      <w:r w:rsidR="003E24C3">
        <w:t xml:space="preserve">soil carbon </w:t>
      </w:r>
      <w:r>
        <w:t>pool i</w:t>
      </w:r>
      <w:r w:rsidR="003E24C3">
        <w:t xml:space="preserve">n an air-dried and rewet soil than in </w:t>
      </w:r>
      <w:r w:rsidR="00CF0B86">
        <w:t>a</w:t>
      </w:r>
      <w:r>
        <w:t xml:space="preserve"> field-moist </w:t>
      </w:r>
      <w:r w:rsidR="00CF0B86">
        <w:t>soil</w:t>
      </w:r>
      <w:r>
        <w:t xml:space="preserve">. A scenario like this is demonstrated for the water extractable organic carbon pool by </w:t>
      </w:r>
      <w:proofErr w:type="spellStart"/>
      <w:r>
        <w:t>Slesserov</w:t>
      </w:r>
      <w:proofErr w:type="spellEnd"/>
      <w:r>
        <w:t xml:space="preserve"> et al. (2020)</w:t>
      </w:r>
      <w:r w:rsidR="00057ABD">
        <w:t>, which increases in size fol</w:t>
      </w:r>
      <w:r w:rsidR="003E24C3">
        <w:t xml:space="preserve">lowing air-drying and rewetting, </w:t>
      </w:r>
      <w:r w:rsidR="00057ABD">
        <w:t>f</w:t>
      </w:r>
      <w:r w:rsidR="003E24C3">
        <w:t>ueling</w:t>
      </w:r>
      <w:r w:rsidR="00057ABD">
        <w:t xml:space="preserve"> subsequent respiration</w:t>
      </w:r>
      <w:r>
        <w:t xml:space="preserve">. In </w:t>
      </w:r>
      <w:r w:rsidR="000F3D36">
        <w:t>the current</w:t>
      </w:r>
      <w:r>
        <w:t xml:space="preserve"> study, without further information for model parameterization such as inputs, </w:t>
      </w:r>
      <w:commentRangeStart w:id="59"/>
      <w:r>
        <w:t>∆</w:t>
      </w:r>
      <w:r w:rsidRPr="006D3136">
        <w:rPr>
          <w:vertAlign w:val="superscript"/>
        </w:rPr>
        <w:t>14</w:t>
      </w:r>
      <w:r>
        <w:t>C of bulk soil, or pool sizes from mechanistic fractionation methods, confident determination of which pool is fueling the change in ∆</w:t>
      </w:r>
      <w:r w:rsidRPr="006D3136">
        <w:rPr>
          <w:vertAlign w:val="superscript"/>
        </w:rPr>
        <w:t>14</w:t>
      </w:r>
      <w:r>
        <w:t>C-CO</w:t>
      </w:r>
      <w:r w:rsidRPr="002A38DE">
        <w:rPr>
          <w:vertAlign w:val="subscript"/>
        </w:rPr>
        <w:t>2</w:t>
      </w:r>
      <w:r>
        <w:t xml:space="preserve"> following treatment for grassland samples remains elusive.</w:t>
      </w:r>
      <w:commentRangeEnd w:id="59"/>
      <w:r w:rsidR="000D5326">
        <w:rPr>
          <w:rStyle w:val="CommentReference"/>
          <w:rFonts w:eastAsia="Calibri"/>
        </w:rPr>
        <w:commentReference w:id="59"/>
      </w:r>
    </w:p>
    <w:p w14:paraId="5254ADDA" w14:textId="7238FA91" w:rsidR="0058472D" w:rsidRDefault="0058472D" w:rsidP="000D5326">
      <w:pPr>
        <w:pStyle w:val="Text"/>
      </w:pPr>
      <w:r>
        <w:t>If we assume that the respiration flux is dominated by the fast cycling soil carbon pool, then control sample ∆</w:t>
      </w:r>
      <w:r w:rsidRPr="007D4F07">
        <w:rPr>
          <w:vertAlign w:val="superscript"/>
        </w:rPr>
        <w:t>14</w:t>
      </w:r>
      <w:r>
        <w:t>C-CO</w:t>
      </w:r>
      <w:r w:rsidRPr="007D4F07">
        <w:rPr>
          <w:vertAlign w:val="subscript"/>
        </w:rPr>
        <w:t>2</w:t>
      </w:r>
      <w:r>
        <w:t xml:space="preserve"> should decline at nearly the same rate or just slightly slower than atmospheric </w:t>
      </w:r>
      <w:r w:rsidR="00AF4929">
        <w:t>∆</w:t>
      </w:r>
      <w:r w:rsidRPr="007D4F07">
        <w:rPr>
          <w:vertAlign w:val="superscript"/>
        </w:rPr>
        <w:t>14</w:t>
      </w:r>
      <w:r>
        <w:t xml:space="preserve">C, as is observed for the forest and grassland soils sampled in both 2011 and 2019 for Experiments 1 and 2. </w:t>
      </w:r>
      <w:r w:rsidR="00AF4929">
        <w:t>While the difference from the atmosphere is greater for the 2019 grassland control samples than for the grassland controls in 2011, this may be simply because the bulk soil organic matter ∆</w:t>
      </w:r>
      <w:r w:rsidR="00AF4929" w:rsidRPr="00AF4929">
        <w:rPr>
          <w:vertAlign w:val="superscript"/>
        </w:rPr>
        <w:t>14</w:t>
      </w:r>
      <w:r w:rsidR="00AF4929">
        <w:t xml:space="preserve">C content of the additional grassland sites included in the 2011 incubations is assumed to be lower. </w:t>
      </w:r>
      <w:commentRangeStart w:id="60"/>
      <w:r w:rsidR="00AF4929">
        <w:t>Bulk soil ∆</w:t>
      </w:r>
      <w:r w:rsidR="00AF4929" w:rsidRPr="00AF4929">
        <w:rPr>
          <w:vertAlign w:val="superscript"/>
        </w:rPr>
        <w:t>14</w:t>
      </w:r>
      <w:r w:rsidR="00AF4929">
        <w:t>C was not measured for these samples</w:t>
      </w:r>
      <w:commentRangeEnd w:id="60"/>
      <w:r w:rsidR="007B1E2C">
        <w:rPr>
          <w:rStyle w:val="CommentReference"/>
          <w:rFonts w:eastAsia="Calibri"/>
        </w:rPr>
        <w:commentReference w:id="60"/>
      </w:r>
      <w:r w:rsidR="00AF4929">
        <w:t xml:space="preserve">, but measurements made in 2011 for nearby grassland sites in the </w:t>
      </w:r>
      <w:proofErr w:type="spellStart"/>
      <w:r w:rsidR="00AF4929">
        <w:t>Hainich-</w:t>
      </w:r>
      <w:r w:rsidR="000D5326">
        <w:t>Dün</w:t>
      </w:r>
      <w:proofErr w:type="spellEnd"/>
      <w:r w:rsidR="000D5326">
        <w:t xml:space="preserve"> </w:t>
      </w:r>
      <w:r w:rsidR="00AF4929">
        <w:t>region had a mean ∆</w:t>
      </w:r>
      <w:r w:rsidR="00AF4929" w:rsidRPr="00AF4929">
        <w:rPr>
          <w:vertAlign w:val="superscript"/>
        </w:rPr>
        <w:t>14</w:t>
      </w:r>
      <w:r w:rsidR="00AF4929">
        <w:t xml:space="preserve">C content of 50.9‰ (n = 10), while mean 14C for the grassland sites in the </w:t>
      </w:r>
      <w:proofErr w:type="spellStart"/>
      <w:r w:rsidR="00AF4929">
        <w:t>Schorheide-Chorin</w:t>
      </w:r>
      <w:proofErr w:type="spellEnd"/>
      <w:r w:rsidR="00AF4929">
        <w:t xml:space="preserve"> region was 13.9‰ (n = 10).</w:t>
      </w:r>
      <w:r w:rsidR="00602594" w:rsidRPr="00602594">
        <w:t xml:space="preserve"> </w:t>
      </w:r>
      <w:commentRangeStart w:id="61"/>
      <w:r w:rsidR="000F3D36">
        <w:t xml:space="preserve">However, the consistent enrichment of </w:t>
      </w:r>
      <w:r w:rsidR="00990E17">
        <w:t>∆</w:t>
      </w:r>
      <w:r w:rsidR="000F3D36" w:rsidRPr="00990E17">
        <w:rPr>
          <w:vertAlign w:val="superscript"/>
        </w:rPr>
        <w:t>14</w:t>
      </w:r>
      <w:r w:rsidR="000F3D36">
        <w:t>C-CO</w:t>
      </w:r>
      <w:r w:rsidR="000F3D36" w:rsidRPr="00990E17">
        <w:rPr>
          <w:vertAlign w:val="subscript"/>
        </w:rPr>
        <w:t>2</w:t>
      </w:r>
      <w:r w:rsidR="000F3D36">
        <w:t xml:space="preserve"> in relation to the atmosphere observed in almost all samples is strong evidence that the dominant pool contributing to respiration is more enriched than the atmosphere, and therefore must be comprised of predominantly </w:t>
      </w:r>
      <w:proofErr w:type="spellStart"/>
      <w:r w:rsidR="000F3D36">
        <w:t>decadally</w:t>
      </w:r>
      <w:proofErr w:type="spellEnd"/>
      <w:r w:rsidR="000F3D36">
        <w:t xml:space="preserve"> cycling, bomb-C enriched, carbon.</w:t>
      </w:r>
      <w:commentRangeEnd w:id="61"/>
      <w:r w:rsidR="002F20C2">
        <w:rPr>
          <w:rStyle w:val="CommentReference"/>
          <w:rFonts w:eastAsia="Calibri"/>
        </w:rPr>
        <w:commentReference w:id="61"/>
      </w:r>
    </w:p>
    <w:p w14:paraId="1525480D" w14:textId="1B4C811B" w:rsidR="00387597" w:rsidRDefault="00387597" w:rsidP="00460E41">
      <w:pPr>
        <w:pStyle w:val="Text"/>
      </w:pPr>
      <w:r>
        <w:t xml:space="preserve">Soils in this study spanned a relatively small range of storage duration, from 0 to 14 years, but within this range the duration of storage did not have a significant effect on the difference observed in </w:t>
      </w:r>
      <w:r w:rsidR="00990E17">
        <w:t>∆</w:t>
      </w:r>
      <w:r w:rsidRPr="00EC0211">
        <w:rPr>
          <w:vertAlign w:val="superscript"/>
        </w:rPr>
        <w:t>14</w:t>
      </w:r>
      <w:r>
        <w:t>C-CO</w:t>
      </w:r>
      <w:r w:rsidRPr="00EC0211">
        <w:rPr>
          <w:vertAlign w:val="subscript"/>
        </w:rPr>
        <w:t>2</w:t>
      </w:r>
      <w:r>
        <w:t xml:space="preserve">. To test this effect fully, it would be ideal to measure splits of the same sample at multiple points in time, but this was not possible within the confines of this study. The slight increase in the difference between control and treatment sample </w:t>
      </w:r>
      <w:r w:rsidR="00990E17">
        <w:t>∆</w:t>
      </w:r>
      <w:r w:rsidRPr="00EC0211">
        <w:rPr>
          <w:vertAlign w:val="superscript"/>
        </w:rPr>
        <w:t>14</w:t>
      </w:r>
      <w:r>
        <w:t>C-CO</w:t>
      </w:r>
      <w:r w:rsidRPr="00EC0211">
        <w:rPr>
          <w:vertAlign w:val="subscript"/>
        </w:rPr>
        <w:t>2</w:t>
      </w:r>
      <w:r>
        <w:t xml:space="preserve"> seen with increased duration of storage in the highly enriched samples from Oak Ridge</w:t>
      </w:r>
      <w:r w:rsidR="007C3DAC">
        <w:t xml:space="preserve">, </w:t>
      </w:r>
      <w:r>
        <w:t xml:space="preserve">analyzed in Experiment 3, suggests </w:t>
      </w:r>
      <w:commentRangeStart w:id="62"/>
      <w:r>
        <w:t>that some of the most recently fixed carbon may be preferentially lost over time</w:t>
      </w:r>
      <w:commentRangeEnd w:id="62"/>
      <w:r w:rsidR="001A7A58">
        <w:rPr>
          <w:rStyle w:val="CommentReference"/>
          <w:rFonts w:eastAsia="Calibri"/>
        </w:rPr>
        <w:commentReference w:id="62"/>
      </w:r>
      <w:r>
        <w:t xml:space="preserve">. These samples were included precisely because the highly enriched label was concentrated in the most recently fixed carbon, and therefore should be a sensitive indicator of whether or not storage leads to losses. However, </w:t>
      </w:r>
      <w:commentRangeStart w:id="63"/>
      <w:r>
        <w:t xml:space="preserve">as the incubations conducted after 4 years of storage were done in a different laboratory </w:t>
      </w:r>
      <w:commentRangeEnd w:id="63"/>
      <w:r w:rsidR="000D5326">
        <w:rPr>
          <w:rStyle w:val="CommentReference"/>
          <w:rFonts w:eastAsia="Calibri"/>
        </w:rPr>
        <w:commentReference w:id="63"/>
      </w:r>
      <w:r>
        <w:t xml:space="preserve">under different conditions than the incubations after 14 years of storage, we caution that this may not represent a real trend. </w:t>
      </w:r>
    </w:p>
    <w:p w14:paraId="05730EBA" w14:textId="65710D95" w:rsidR="00387597" w:rsidRDefault="00387597" w:rsidP="00460E41">
      <w:pPr>
        <w:pStyle w:val="Text"/>
        <w:rPr>
          <w:bCs/>
        </w:rPr>
      </w:pPr>
      <w:r>
        <w:rPr>
          <w:bCs/>
        </w:rPr>
        <w:t>Overall, the slight increase in the apparent age of respired CO</w:t>
      </w:r>
      <w:r w:rsidRPr="000B7528">
        <w:rPr>
          <w:bCs/>
          <w:vertAlign w:val="subscript"/>
        </w:rPr>
        <w:t>2</w:t>
      </w:r>
      <w:r>
        <w:rPr>
          <w:bCs/>
        </w:rPr>
        <w:t xml:space="preserve"> seems to be consistent across the soils studied, but stronger in grassland soils than in forest soils.</w:t>
      </w:r>
      <w:r>
        <w:t xml:space="preserve"> </w:t>
      </w:r>
      <w:r>
        <w:rPr>
          <w:bCs/>
        </w:rPr>
        <w:t>In the context of modeling applications, the d</w:t>
      </w:r>
      <w:r w:rsidRPr="000E58F9">
        <w:rPr>
          <w:bCs/>
        </w:rPr>
        <w:t xml:space="preserve">ifferences in </w:t>
      </w:r>
      <w:r w:rsidRPr="00EC0211">
        <w:rPr>
          <w:bCs/>
          <w:vertAlign w:val="superscript"/>
        </w:rPr>
        <w:t>14</w:t>
      </w:r>
      <w:r>
        <w:rPr>
          <w:bCs/>
        </w:rPr>
        <w:t>C-</w:t>
      </w:r>
      <w:r w:rsidRPr="000E58F9">
        <w:rPr>
          <w:bCs/>
        </w:rPr>
        <w:t>CO</w:t>
      </w:r>
      <w:r w:rsidRPr="00EC0211">
        <w:rPr>
          <w:bCs/>
          <w:vertAlign w:val="subscript"/>
        </w:rPr>
        <w:t>2</w:t>
      </w:r>
      <w:r w:rsidRPr="000E58F9">
        <w:rPr>
          <w:bCs/>
        </w:rPr>
        <w:t xml:space="preserve"> </w:t>
      </w:r>
      <w:r>
        <w:rPr>
          <w:bCs/>
        </w:rPr>
        <w:t>caused by air-drying and subsequent rewetting observed</w:t>
      </w:r>
      <w:r w:rsidRPr="000E58F9">
        <w:rPr>
          <w:bCs/>
        </w:rPr>
        <w:t xml:space="preserve"> in this study </w:t>
      </w:r>
      <w:r>
        <w:rPr>
          <w:bCs/>
        </w:rPr>
        <w:t xml:space="preserve">would lead to </w:t>
      </w:r>
      <w:r w:rsidRPr="000E58F9">
        <w:rPr>
          <w:bCs/>
        </w:rPr>
        <w:t>shift</w:t>
      </w:r>
      <w:r>
        <w:rPr>
          <w:bCs/>
        </w:rPr>
        <w:t>s in</w:t>
      </w:r>
      <w:r w:rsidRPr="000E58F9">
        <w:rPr>
          <w:bCs/>
        </w:rPr>
        <w:t xml:space="preserve"> apparent transit time of soil carbon by 5 to 10 years relative to estimates from incubations of soils that have not undergone air-drying</w:t>
      </w:r>
      <w:r>
        <w:rPr>
          <w:bCs/>
        </w:rPr>
        <w:t xml:space="preserve">. Depending on the needed resolution, </w:t>
      </w:r>
      <w:commentRangeStart w:id="64"/>
      <w:r>
        <w:rPr>
          <w:bCs/>
        </w:rPr>
        <w:t xml:space="preserve">this difference may be negligible, but future studies should consider the possible consequences of this shift. </w:t>
      </w:r>
      <w:commentRangeEnd w:id="64"/>
      <w:r w:rsidR="000173E5">
        <w:rPr>
          <w:rStyle w:val="CommentReference"/>
          <w:rFonts w:eastAsia="Calibri"/>
        </w:rPr>
        <w:commentReference w:id="64"/>
      </w:r>
      <w:commentRangeStart w:id="65"/>
      <w:r>
        <w:t xml:space="preserve">In conclusion, we </w:t>
      </w:r>
      <w:r w:rsidRPr="000E58F9">
        <w:rPr>
          <w:bCs/>
        </w:rPr>
        <w:t>believe the radiocarbon incubation technique for archived soils is promising approach for improving soil carbon models</w:t>
      </w:r>
      <w:r>
        <w:rPr>
          <w:bCs/>
        </w:rPr>
        <w:t xml:space="preserve">, and that the benefit of having observations of the system at multiple time points outweighs the slight shift in </w:t>
      </w:r>
      <w:r w:rsidR="00990E17">
        <w:rPr>
          <w:bCs/>
        </w:rPr>
        <w:t>∆</w:t>
      </w:r>
      <w:r w:rsidRPr="000B7528">
        <w:rPr>
          <w:bCs/>
          <w:vertAlign w:val="superscript"/>
        </w:rPr>
        <w:t>14</w:t>
      </w:r>
      <w:r>
        <w:rPr>
          <w:bCs/>
        </w:rPr>
        <w:t>C-CO</w:t>
      </w:r>
      <w:r w:rsidRPr="000B7528">
        <w:rPr>
          <w:bCs/>
          <w:vertAlign w:val="subscript"/>
        </w:rPr>
        <w:t>2</w:t>
      </w:r>
      <w:r>
        <w:rPr>
          <w:bCs/>
        </w:rPr>
        <w:t xml:space="preserve"> caused by the processes of air-drying, storage, and rewetting. </w:t>
      </w:r>
      <w:commentRangeEnd w:id="65"/>
      <w:r w:rsidR="000D5326">
        <w:rPr>
          <w:rStyle w:val="CommentReference"/>
          <w:rFonts w:eastAsia="Calibri"/>
        </w:rPr>
        <w:commentReference w:id="65"/>
      </w:r>
    </w:p>
    <w:p w14:paraId="0A1FFF8F" w14:textId="5C43EA54" w:rsidR="0044470A" w:rsidRDefault="0044470A" w:rsidP="00816490">
      <w:pPr>
        <w:pStyle w:val="Heading-Main"/>
      </w:pPr>
      <w:r>
        <w:t>5 Conclusion</w:t>
      </w:r>
    </w:p>
    <w:p w14:paraId="089BCE3F" w14:textId="705176B1" w:rsidR="0044470A" w:rsidRDefault="00816490" w:rsidP="0044470A">
      <w:pPr>
        <w:pStyle w:val="Text"/>
        <w:ind w:firstLine="0"/>
      </w:pPr>
      <w:r>
        <w:tab/>
        <w:t xml:space="preserve">Air-drying and rewetting of soils leads to significant differences in the </w:t>
      </w:r>
      <w:r w:rsidRPr="00816490">
        <w:rPr>
          <w:vertAlign w:val="superscript"/>
        </w:rPr>
        <w:t>14</w:t>
      </w:r>
      <w:r>
        <w:t>C of respired CO</w:t>
      </w:r>
      <w:r w:rsidRPr="00816490">
        <w:rPr>
          <w:vertAlign w:val="subscript"/>
        </w:rPr>
        <w:t>2</w:t>
      </w:r>
      <w:r>
        <w:t xml:space="preserve"> in laboratory incubations. These differences</w:t>
      </w:r>
      <w:r w:rsidR="005D0AEB">
        <w:t xml:space="preserve"> are apparently </w:t>
      </w:r>
      <w:r>
        <w:t>not</w:t>
      </w:r>
      <w:r w:rsidR="005D0AEB">
        <w:t xml:space="preserve"> affected</w:t>
      </w:r>
      <w:r>
        <w:t xml:space="preserve"> by the duration of storage</w:t>
      </w:r>
      <w:r w:rsidR="005D0AEB">
        <w:t xml:space="preserve"> and</w:t>
      </w:r>
      <w:r>
        <w:t xml:space="preserve"> are within </w:t>
      </w:r>
      <w:r w:rsidRPr="007C3DAC">
        <w:t>20‰</w:t>
      </w:r>
      <w:r>
        <w:t xml:space="preserve"> for the majority of forest soils and </w:t>
      </w:r>
      <w:r w:rsidRPr="007C3DAC">
        <w:t>20‰</w:t>
      </w:r>
      <w:r>
        <w:t xml:space="preserve"> for </w:t>
      </w:r>
      <w:r w:rsidR="005D0AEB">
        <w:t>the more limited number of</w:t>
      </w:r>
      <w:r>
        <w:t xml:space="preserve"> grassland samples</w:t>
      </w:r>
      <w:r w:rsidR="005D0AEB">
        <w:t xml:space="preserve"> studied.  </w:t>
      </w:r>
      <w:commentRangeStart w:id="66"/>
      <w:r w:rsidR="005D0AEB">
        <w:t>This is often comparable to the standard deviation among replicate incubated samples and can be considered</w:t>
      </w:r>
      <w:r>
        <w:t xml:space="preserve"> relatively small</w:t>
      </w:r>
      <w:r w:rsidR="005D0AEB">
        <w:t xml:space="preserve"> (though systematic)</w:t>
      </w:r>
      <w:commentRangeEnd w:id="66"/>
      <w:r w:rsidR="00A739BE">
        <w:rPr>
          <w:rStyle w:val="CommentReference"/>
          <w:rFonts w:eastAsia="Calibri"/>
        </w:rPr>
        <w:commentReference w:id="66"/>
      </w:r>
      <w:r>
        <w:t xml:space="preserve"> error when calculating ages and transit times</w:t>
      </w:r>
      <w:r w:rsidR="001A7A58">
        <w:t>, i.e.</w:t>
      </w:r>
      <w:r>
        <w:t xml:space="preserve"> equivalent to 5 to 10 years of change in atmospheric </w:t>
      </w:r>
      <w:r w:rsidRPr="00816490">
        <w:rPr>
          <w:vertAlign w:val="superscript"/>
        </w:rPr>
        <w:t>14</w:t>
      </w:r>
      <w:r>
        <w:t>C over the first decade of the 20</w:t>
      </w:r>
      <w:r w:rsidRPr="00816490">
        <w:rPr>
          <w:vertAlign w:val="superscript"/>
        </w:rPr>
        <w:t>th</w:t>
      </w:r>
      <w:r>
        <w:t xml:space="preserve"> century. Forest and grassland soils respond differently to air-drying and rewetting, with enrichment in grassland samples, and depletion in forest soils collected in and before 2011, but enrichment in the forest soils collected in 2019. The mechanism behind these differences is not clear, but the data from this study suggest that air-drying and rewetting increases the contribution of olde</w:t>
      </w:r>
      <w:r w:rsidR="00787AAE">
        <w:t>r carbon to respiration</w:t>
      </w:r>
      <w:r w:rsidR="005D0AEB">
        <w:t xml:space="preserve"> less</w:t>
      </w:r>
      <w:r w:rsidR="00787AAE">
        <w:t xml:space="preserve"> in forests than in grasslands. Overall, the results of this study suggest that measuring the </w:t>
      </w:r>
      <w:r w:rsidR="00787AAE" w:rsidRPr="00990E17">
        <w:rPr>
          <w:vertAlign w:val="superscript"/>
        </w:rPr>
        <w:t>14</w:t>
      </w:r>
      <w:r w:rsidR="00787AAE">
        <w:t>C of respired CO</w:t>
      </w:r>
      <w:r w:rsidR="00787AAE" w:rsidRPr="00990E17">
        <w:rPr>
          <w:vertAlign w:val="subscript"/>
        </w:rPr>
        <w:t>2</w:t>
      </w:r>
      <w:r w:rsidR="00787AAE">
        <w:t xml:space="preserve"> in laboratory incubations of archived soils is a promising technique for improving </w:t>
      </w:r>
      <w:r w:rsidR="005D0AEB">
        <w:t xml:space="preserve">quantitative interpretation of soil C dynamics and can provide a strong constraint for soil C models.  However, </w:t>
      </w:r>
      <w:r w:rsidR="00787AAE">
        <w:t>potential bias</w:t>
      </w:r>
      <w:r w:rsidR="005D0AEB">
        <w:t>es</w:t>
      </w:r>
      <w:r w:rsidR="00787AAE">
        <w:t xml:space="preserve"> from air-drying and rewetting </w:t>
      </w:r>
      <w:r w:rsidR="005D0AEB">
        <w:t xml:space="preserve">need to be considered, and </w:t>
      </w:r>
      <w:r w:rsidR="00787AAE">
        <w:t xml:space="preserve">may increase estimated </w:t>
      </w:r>
      <w:r w:rsidR="005D0AEB">
        <w:t>mean</w:t>
      </w:r>
      <w:r w:rsidR="00787AAE">
        <w:t xml:space="preserve"> transit time</w:t>
      </w:r>
      <w:r w:rsidR="005D0AEB">
        <w:t>s</w:t>
      </w:r>
      <w:r w:rsidR="00787AAE">
        <w:t xml:space="preserve"> of soil carbon</w:t>
      </w:r>
      <w:r w:rsidR="005D0AEB">
        <w:t>.</w:t>
      </w:r>
    </w:p>
    <w:p w14:paraId="73F80CAB" w14:textId="7264D6D7" w:rsidR="00B120F3" w:rsidRDefault="1ACF9879" w:rsidP="00C81368">
      <w:pPr>
        <w:pStyle w:val="Heading-Main"/>
      </w:pPr>
      <w:r>
        <w:t>Acknowledgments, Samples, and Data</w:t>
      </w:r>
    </w:p>
    <w:p w14:paraId="4F93E4CD" w14:textId="2977B3D4" w:rsidR="00E31513" w:rsidRPr="007B4B93" w:rsidRDefault="002D629D" w:rsidP="002D629D">
      <w:pPr>
        <w:pStyle w:val="Text"/>
        <w:ind w:firstLine="0"/>
      </w:pPr>
      <w:r>
        <w:rPr>
          <w:bCs/>
        </w:rPr>
        <w:t>Data are available in the International Soil Radiocarbon Database (</w:t>
      </w:r>
      <w:proofErr w:type="spellStart"/>
      <w:r>
        <w:rPr>
          <w:bCs/>
        </w:rPr>
        <w:t>ISRaD</w:t>
      </w:r>
      <w:proofErr w:type="spellEnd"/>
      <w:r>
        <w:rPr>
          <w:bCs/>
        </w:rPr>
        <w:t xml:space="preserve">) and on </w:t>
      </w:r>
      <w:proofErr w:type="spellStart"/>
      <w:r>
        <w:rPr>
          <w:bCs/>
        </w:rPr>
        <w:t>Zenodo</w:t>
      </w:r>
      <w:proofErr w:type="spellEnd"/>
      <w:r>
        <w:rPr>
          <w:bCs/>
        </w:rPr>
        <w:t xml:space="preserve">. The authors would like to acknowledge the invaluable assistance of M. </w:t>
      </w:r>
      <w:proofErr w:type="spellStart"/>
      <w:r>
        <w:rPr>
          <w:bCs/>
        </w:rPr>
        <w:t>Rost</w:t>
      </w:r>
      <w:proofErr w:type="spellEnd"/>
      <w:r>
        <w:rPr>
          <w:bCs/>
        </w:rPr>
        <w:t xml:space="preserve"> in the laboratory and the field, I. Schoening, M. Cisneros-</w:t>
      </w:r>
      <w:proofErr w:type="spellStart"/>
      <w:r>
        <w:rPr>
          <w:bCs/>
        </w:rPr>
        <w:t>Dozal</w:t>
      </w:r>
      <w:proofErr w:type="spellEnd"/>
      <w:r>
        <w:rPr>
          <w:bCs/>
        </w:rPr>
        <w:t xml:space="preserve">, J. </w:t>
      </w:r>
      <w:proofErr w:type="spellStart"/>
      <w:r>
        <w:rPr>
          <w:bCs/>
        </w:rPr>
        <w:t>Koarashi</w:t>
      </w:r>
      <w:proofErr w:type="spellEnd"/>
      <w:r>
        <w:rPr>
          <w:bCs/>
        </w:rPr>
        <w:t xml:space="preserve">, F. Hopkins, C. Lawrence, and S. </w:t>
      </w:r>
      <w:proofErr w:type="spellStart"/>
      <w:r>
        <w:rPr>
          <w:bCs/>
        </w:rPr>
        <w:t>Trumbore</w:t>
      </w:r>
      <w:proofErr w:type="spellEnd"/>
      <w:r>
        <w:rPr>
          <w:bCs/>
        </w:rPr>
        <w:t xml:space="preserve"> for sharing data and details on control sample incubations. Funding was provided by ERC grant # ...</w:t>
      </w:r>
    </w:p>
    <w:p w14:paraId="5A91F46B" w14:textId="1120D0B7" w:rsidR="008A6077" w:rsidRDefault="00B120F3" w:rsidP="00C81368">
      <w:pPr>
        <w:pStyle w:val="Heading-Main"/>
      </w:pPr>
      <w:r>
        <w:t>References</w:t>
      </w:r>
    </w:p>
    <w:p w14:paraId="05D72B46" w14:textId="40FF1A67" w:rsidR="001F4E32" w:rsidRPr="001F4E32" w:rsidRDefault="002D629D" w:rsidP="001F4E32">
      <w:pPr>
        <w:widowControl w:val="0"/>
        <w:autoSpaceDE w:val="0"/>
        <w:autoSpaceDN w:val="0"/>
        <w:adjustRightInd w:val="0"/>
        <w:spacing w:before="120"/>
        <w:ind w:left="480" w:hanging="480"/>
        <w:rPr>
          <w:noProof/>
          <w:sz w:val="24"/>
          <w:szCs w:val="24"/>
        </w:rPr>
      </w:pPr>
      <w:r>
        <w:rPr>
          <w:bCs/>
          <w:kern w:val="28"/>
        </w:rPr>
        <w:fldChar w:fldCharType="begin" w:fldLock="1"/>
      </w:r>
      <w:r>
        <w:rPr>
          <w:bCs/>
          <w:kern w:val="28"/>
        </w:rPr>
        <w:instrText xml:space="preserve">ADDIN Mendeley Bibliography CSL_BIBLIOGRAPHY </w:instrText>
      </w:r>
      <w:r>
        <w:rPr>
          <w:bCs/>
          <w:kern w:val="28"/>
        </w:rPr>
        <w:fldChar w:fldCharType="separate"/>
      </w:r>
      <w:r w:rsidR="001F4E32" w:rsidRPr="001F4E32">
        <w:rPr>
          <w:noProof/>
          <w:sz w:val="24"/>
          <w:szCs w:val="24"/>
        </w:rPr>
        <w:t>Baisden, W. T., Parfitt, R. L., Ross, C., Schipper, L. A., &amp; Canessa, S. (2013). Evaluating 50 years of time-series soil radiocarbon data : towards routine calculation of robust C residence times, 129–137. https://doi.org/10.1007/s10533-011-9675-y</w:t>
      </w:r>
    </w:p>
    <w:p w14:paraId="2AA3E1E4" w14:textId="77777777" w:rsidR="001F4E32" w:rsidRPr="001F4E32" w:rsidRDefault="001F4E32" w:rsidP="001F4E32">
      <w:pPr>
        <w:widowControl w:val="0"/>
        <w:autoSpaceDE w:val="0"/>
        <w:autoSpaceDN w:val="0"/>
        <w:adjustRightInd w:val="0"/>
        <w:spacing w:before="120"/>
        <w:ind w:left="480" w:hanging="480"/>
        <w:rPr>
          <w:noProof/>
          <w:sz w:val="24"/>
          <w:szCs w:val="24"/>
        </w:rPr>
      </w:pPr>
      <w:r w:rsidRPr="001F4E32">
        <w:rPr>
          <w:noProof/>
          <w:sz w:val="24"/>
          <w:szCs w:val="24"/>
        </w:rPr>
        <w:t xml:space="preserve">Bartlett, R., &amp; James, B. (1980). Studying Dried , Stored Soil Samples — Some Pitfalls 1. </w:t>
      </w:r>
      <w:r w:rsidRPr="001F4E32">
        <w:rPr>
          <w:i/>
          <w:iCs/>
          <w:noProof/>
          <w:sz w:val="24"/>
          <w:szCs w:val="24"/>
        </w:rPr>
        <w:t>Soil Sci. Soc. Am. J</w:t>
      </w:r>
      <w:r w:rsidRPr="001F4E32">
        <w:rPr>
          <w:noProof/>
          <w:sz w:val="24"/>
          <w:szCs w:val="24"/>
        </w:rPr>
        <w:t xml:space="preserve">, </w:t>
      </w:r>
      <w:r w:rsidRPr="001F4E32">
        <w:rPr>
          <w:i/>
          <w:iCs/>
          <w:noProof/>
          <w:sz w:val="24"/>
          <w:szCs w:val="24"/>
        </w:rPr>
        <w:t>44</w:t>
      </w:r>
      <w:r w:rsidRPr="001F4E32">
        <w:rPr>
          <w:noProof/>
          <w:sz w:val="24"/>
          <w:szCs w:val="24"/>
        </w:rPr>
        <w:t>, 721–724.</w:t>
      </w:r>
    </w:p>
    <w:p w14:paraId="6C1DA9EA" w14:textId="77777777" w:rsidR="001F4E32" w:rsidRPr="001F4E32" w:rsidRDefault="001F4E32" w:rsidP="001F4E32">
      <w:pPr>
        <w:widowControl w:val="0"/>
        <w:autoSpaceDE w:val="0"/>
        <w:autoSpaceDN w:val="0"/>
        <w:adjustRightInd w:val="0"/>
        <w:spacing w:before="120"/>
        <w:ind w:left="480" w:hanging="480"/>
        <w:rPr>
          <w:noProof/>
          <w:sz w:val="24"/>
          <w:szCs w:val="24"/>
        </w:rPr>
      </w:pPr>
      <w:r w:rsidRPr="001F4E32">
        <w:rPr>
          <w:noProof/>
          <w:sz w:val="24"/>
          <w:szCs w:val="24"/>
        </w:rPr>
        <w:t xml:space="preserve">Birch, H. F. (1958). The effect of soil drying on humus decomposition and nitrogen availability. </w:t>
      </w:r>
      <w:r w:rsidRPr="001F4E32">
        <w:rPr>
          <w:i/>
          <w:iCs/>
          <w:noProof/>
          <w:sz w:val="24"/>
          <w:szCs w:val="24"/>
        </w:rPr>
        <w:t>Plant and Soil</w:t>
      </w:r>
      <w:r w:rsidRPr="001F4E32">
        <w:rPr>
          <w:noProof/>
          <w:sz w:val="24"/>
          <w:szCs w:val="24"/>
        </w:rPr>
        <w:t xml:space="preserve">, </w:t>
      </w:r>
      <w:r w:rsidRPr="001F4E32">
        <w:rPr>
          <w:i/>
          <w:iCs/>
          <w:noProof/>
          <w:sz w:val="24"/>
          <w:szCs w:val="24"/>
        </w:rPr>
        <w:t>10</w:t>
      </w:r>
      <w:r w:rsidRPr="001F4E32">
        <w:rPr>
          <w:noProof/>
          <w:sz w:val="24"/>
          <w:szCs w:val="24"/>
        </w:rPr>
        <w:t>(1), 9–31. https://doi.org/10.1007/BF01343734</w:t>
      </w:r>
    </w:p>
    <w:p w14:paraId="490C57CA" w14:textId="77777777" w:rsidR="001F4E32" w:rsidRPr="001F4E32" w:rsidRDefault="001F4E32" w:rsidP="001F4E32">
      <w:pPr>
        <w:widowControl w:val="0"/>
        <w:autoSpaceDE w:val="0"/>
        <w:autoSpaceDN w:val="0"/>
        <w:adjustRightInd w:val="0"/>
        <w:spacing w:before="120"/>
        <w:ind w:left="480" w:hanging="480"/>
        <w:rPr>
          <w:noProof/>
          <w:sz w:val="24"/>
          <w:szCs w:val="24"/>
        </w:rPr>
      </w:pPr>
      <w:r w:rsidRPr="001F4E32">
        <w:rPr>
          <w:noProof/>
          <w:sz w:val="24"/>
          <w:szCs w:val="24"/>
        </w:rPr>
        <w:t xml:space="preserve">Borken, W., &amp; Matzner, E. (2009). Reappraisal of drying and wetting effects on C and N mineralization and fluxes in soils. </w:t>
      </w:r>
      <w:r w:rsidRPr="001F4E32">
        <w:rPr>
          <w:i/>
          <w:iCs/>
          <w:noProof/>
          <w:sz w:val="24"/>
          <w:szCs w:val="24"/>
        </w:rPr>
        <w:t>Global Change Biology</w:t>
      </w:r>
      <w:r w:rsidRPr="001F4E32">
        <w:rPr>
          <w:noProof/>
          <w:sz w:val="24"/>
          <w:szCs w:val="24"/>
        </w:rPr>
        <w:t xml:space="preserve">, </w:t>
      </w:r>
      <w:r w:rsidRPr="001F4E32">
        <w:rPr>
          <w:i/>
          <w:iCs/>
          <w:noProof/>
          <w:sz w:val="24"/>
          <w:szCs w:val="24"/>
        </w:rPr>
        <w:t>15</w:t>
      </w:r>
      <w:r w:rsidRPr="001F4E32">
        <w:rPr>
          <w:noProof/>
          <w:sz w:val="24"/>
          <w:szCs w:val="24"/>
        </w:rPr>
        <w:t>(4), 808–824. https://doi.org/10.1111/j.1365-2486.2008.01681.x</w:t>
      </w:r>
    </w:p>
    <w:p w14:paraId="7990BBDE" w14:textId="77777777" w:rsidR="001F4E32" w:rsidRPr="001F4E32" w:rsidRDefault="001F4E32" w:rsidP="001F4E32">
      <w:pPr>
        <w:widowControl w:val="0"/>
        <w:autoSpaceDE w:val="0"/>
        <w:autoSpaceDN w:val="0"/>
        <w:adjustRightInd w:val="0"/>
        <w:spacing w:before="120"/>
        <w:ind w:left="480" w:hanging="480"/>
        <w:rPr>
          <w:noProof/>
          <w:sz w:val="24"/>
          <w:szCs w:val="24"/>
        </w:rPr>
      </w:pPr>
      <w:r w:rsidRPr="001F4E32">
        <w:rPr>
          <w:noProof/>
          <w:sz w:val="24"/>
          <w:szCs w:val="24"/>
        </w:rPr>
        <w:t xml:space="preserve">Cusack, D. F., Torn, M. S., Mcdowell, W. H., &amp; Silver, W. L. (2010). The response of heterotrophic activity and carbon cycling to nitrogen additions and warming in two tropical soils. </w:t>
      </w:r>
      <w:r w:rsidRPr="001F4E32">
        <w:rPr>
          <w:i/>
          <w:iCs/>
          <w:noProof/>
          <w:sz w:val="24"/>
          <w:szCs w:val="24"/>
        </w:rPr>
        <w:t>Global Change Biology</w:t>
      </w:r>
      <w:r w:rsidRPr="001F4E32">
        <w:rPr>
          <w:noProof/>
          <w:sz w:val="24"/>
          <w:szCs w:val="24"/>
        </w:rPr>
        <w:t xml:space="preserve">, </w:t>
      </w:r>
      <w:r w:rsidRPr="001F4E32">
        <w:rPr>
          <w:i/>
          <w:iCs/>
          <w:noProof/>
          <w:sz w:val="24"/>
          <w:szCs w:val="24"/>
        </w:rPr>
        <w:t>16</w:t>
      </w:r>
      <w:r w:rsidRPr="001F4E32">
        <w:rPr>
          <w:noProof/>
          <w:sz w:val="24"/>
          <w:szCs w:val="24"/>
        </w:rPr>
        <w:t>(9), 2555–2572. https://doi.org/10.1111/j.1365-2486.2009.02131.x</w:t>
      </w:r>
    </w:p>
    <w:p w14:paraId="40842B89" w14:textId="77777777" w:rsidR="001F4E32" w:rsidRPr="001F4E32" w:rsidRDefault="001F4E32" w:rsidP="001F4E32">
      <w:pPr>
        <w:widowControl w:val="0"/>
        <w:autoSpaceDE w:val="0"/>
        <w:autoSpaceDN w:val="0"/>
        <w:adjustRightInd w:val="0"/>
        <w:spacing w:before="120"/>
        <w:ind w:left="480" w:hanging="480"/>
        <w:rPr>
          <w:noProof/>
          <w:sz w:val="24"/>
          <w:szCs w:val="24"/>
        </w:rPr>
      </w:pPr>
      <w:r w:rsidRPr="001F4E32">
        <w:rPr>
          <w:noProof/>
          <w:sz w:val="24"/>
          <w:szCs w:val="24"/>
        </w:rPr>
        <w:t xml:space="preserve">Ewing, S. A., Sanderman, J., Baisden, W. T., Wang, Y., &amp; Amundson, R. (2006). Role of large-scale soil structure in organic carbon turnover: Evidence from California grassland soils. </w:t>
      </w:r>
      <w:r w:rsidRPr="001F4E32">
        <w:rPr>
          <w:i/>
          <w:iCs/>
          <w:noProof/>
          <w:sz w:val="24"/>
          <w:szCs w:val="24"/>
        </w:rPr>
        <w:t>Journal of Geophysical Research: Biogeosciences</w:t>
      </w:r>
      <w:r w:rsidRPr="001F4E32">
        <w:rPr>
          <w:noProof/>
          <w:sz w:val="24"/>
          <w:szCs w:val="24"/>
        </w:rPr>
        <w:t xml:space="preserve">, </w:t>
      </w:r>
      <w:r w:rsidRPr="001F4E32">
        <w:rPr>
          <w:i/>
          <w:iCs/>
          <w:noProof/>
          <w:sz w:val="24"/>
          <w:szCs w:val="24"/>
        </w:rPr>
        <w:t>111</w:t>
      </w:r>
      <w:r w:rsidRPr="001F4E32">
        <w:rPr>
          <w:noProof/>
          <w:sz w:val="24"/>
          <w:szCs w:val="24"/>
        </w:rPr>
        <w:t>(3), 1–9. https://doi.org/10.1029/2006JG000174</w:t>
      </w:r>
    </w:p>
    <w:p w14:paraId="2986F239" w14:textId="77777777" w:rsidR="001F4E32" w:rsidRPr="001F4E32" w:rsidRDefault="001F4E32" w:rsidP="001F4E32">
      <w:pPr>
        <w:widowControl w:val="0"/>
        <w:autoSpaceDE w:val="0"/>
        <w:autoSpaceDN w:val="0"/>
        <w:adjustRightInd w:val="0"/>
        <w:spacing w:before="120"/>
        <w:ind w:left="480" w:hanging="480"/>
        <w:rPr>
          <w:noProof/>
          <w:sz w:val="24"/>
          <w:szCs w:val="24"/>
        </w:rPr>
      </w:pPr>
      <w:r w:rsidRPr="001F4E32">
        <w:rPr>
          <w:noProof/>
          <w:sz w:val="24"/>
          <w:szCs w:val="24"/>
        </w:rPr>
        <w:t xml:space="preserve">Feng, W., Shi, Z., Jiang, J., Xia, J., Liang, J., Zhou, J., &amp; Luo, Y. (2016). Methodological uncertainty in estimating carbon turnover times of soil fractions. </w:t>
      </w:r>
      <w:r w:rsidRPr="001F4E32">
        <w:rPr>
          <w:i/>
          <w:iCs/>
          <w:noProof/>
          <w:sz w:val="24"/>
          <w:szCs w:val="24"/>
        </w:rPr>
        <w:t>Soil Biology and Biochemistry</w:t>
      </w:r>
      <w:r w:rsidRPr="001F4E32">
        <w:rPr>
          <w:noProof/>
          <w:sz w:val="24"/>
          <w:szCs w:val="24"/>
        </w:rPr>
        <w:t xml:space="preserve">, </w:t>
      </w:r>
      <w:r w:rsidRPr="001F4E32">
        <w:rPr>
          <w:i/>
          <w:iCs/>
          <w:noProof/>
          <w:sz w:val="24"/>
          <w:szCs w:val="24"/>
        </w:rPr>
        <w:t>100</w:t>
      </w:r>
      <w:r w:rsidRPr="001F4E32">
        <w:rPr>
          <w:noProof/>
          <w:sz w:val="24"/>
          <w:szCs w:val="24"/>
        </w:rPr>
        <w:t>, 118–124. https://doi.org/10.1016/j.soilbio.2016.06.003</w:t>
      </w:r>
    </w:p>
    <w:p w14:paraId="39074B2D" w14:textId="77777777" w:rsidR="001F4E32" w:rsidRPr="001F4E32" w:rsidRDefault="001F4E32" w:rsidP="001F4E32">
      <w:pPr>
        <w:widowControl w:val="0"/>
        <w:autoSpaceDE w:val="0"/>
        <w:autoSpaceDN w:val="0"/>
        <w:adjustRightInd w:val="0"/>
        <w:spacing w:before="120"/>
        <w:ind w:left="480" w:hanging="480"/>
        <w:rPr>
          <w:noProof/>
          <w:sz w:val="24"/>
          <w:szCs w:val="24"/>
        </w:rPr>
      </w:pPr>
      <w:r w:rsidRPr="001F4E32">
        <w:rPr>
          <w:noProof/>
          <w:sz w:val="24"/>
          <w:szCs w:val="24"/>
        </w:rPr>
        <w:t xml:space="preserve">Fierer, N., &amp; Schimel, J. P. (2003). A Proposed Mechanism for the Pulse in Carbon Dioxide Production Commonly Observed Following the Rapid Rewetting of a Dry Soil. </w:t>
      </w:r>
      <w:r w:rsidRPr="001F4E32">
        <w:rPr>
          <w:i/>
          <w:iCs/>
          <w:noProof/>
          <w:sz w:val="24"/>
          <w:szCs w:val="24"/>
        </w:rPr>
        <w:t>Soil Science Society of America Journal</w:t>
      </w:r>
      <w:r w:rsidRPr="001F4E32">
        <w:rPr>
          <w:noProof/>
          <w:sz w:val="24"/>
          <w:szCs w:val="24"/>
        </w:rPr>
        <w:t xml:space="preserve">, </w:t>
      </w:r>
      <w:r w:rsidRPr="001F4E32">
        <w:rPr>
          <w:i/>
          <w:iCs/>
          <w:noProof/>
          <w:sz w:val="24"/>
          <w:szCs w:val="24"/>
        </w:rPr>
        <w:t>67</w:t>
      </w:r>
      <w:r w:rsidRPr="001F4E32">
        <w:rPr>
          <w:noProof/>
          <w:sz w:val="24"/>
          <w:szCs w:val="24"/>
        </w:rPr>
        <w:t>(3), 798–805. https://doi.org/10.2136/sssaj2003.0798</w:t>
      </w:r>
    </w:p>
    <w:p w14:paraId="67DBC859" w14:textId="77777777" w:rsidR="001F4E32" w:rsidRPr="001F4E32" w:rsidRDefault="001F4E32" w:rsidP="001F4E32">
      <w:pPr>
        <w:widowControl w:val="0"/>
        <w:autoSpaceDE w:val="0"/>
        <w:autoSpaceDN w:val="0"/>
        <w:adjustRightInd w:val="0"/>
        <w:spacing w:before="120"/>
        <w:ind w:left="480" w:hanging="480"/>
        <w:rPr>
          <w:noProof/>
          <w:sz w:val="24"/>
          <w:szCs w:val="24"/>
        </w:rPr>
      </w:pPr>
      <w:r w:rsidRPr="001F4E32">
        <w:rPr>
          <w:noProof/>
          <w:sz w:val="24"/>
          <w:szCs w:val="24"/>
        </w:rPr>
        <w:t xml:space="preserve">Fierer, N., Schimel, J. P., &amp; Holden, P. A. (2003). Variations in microbial community composition through two soil depth profiles. </w:t>
      </w:r>
      <w:r w:rsidRPr="001F4E32">
        <w:rPr>
          <w:i/>
          <w:iCs/>
          <w:noProof/>
          <w:sz w:val="24"/>
          <w:szCs w:val="24"/>
        </w:rPr>
        <w:t>Soil Biology and Biochemistry</w:t>
      </w:r>
      <w:r w:rsidRPr="001F4E32">
        <w:rPr>
          <w:noProof/>
          <w:sz w:val="24"/>
          <w:szCs w:val="24"/>
        </w:rPr>
        <w:t xml:space="preserve">, </w:t>
      </w:r>
      <w:r w:rsidRPr="001F4E32">
        <w:rPr>
          <w:i/>
          <w:iCs/>
          <w:noProof/>
          <w:sz w:val="24"/>
          <w:szCs w:val="24"/>
        </w:rPr>
        <w:t>35</w:t>
      </w:r>
      <w:r w:rsidRPr="001F4E32">
        <w:rPr>
          <w:noProof/>
          <w:sz w:val="24"/>
          <w:szCs w:val="24"/>
        </w:rPr>
        <w:t>(1), 167–176. https://doi.org/10.1016/S0038-0717(02)00251-1</w:t>
      </w:r>
    </w:p>
    <w:p w14:paraId="75A1F7B7" w14:textId="77777777" w:rsidR="001F4E32" w:rsidRPr="001F4E32" w:rsidRDefault="001F4E32" w:rsidP="001F4E32">
      <w:pPr>
        <w:widowControl w:val="0"/>
        <w:autoSpaceDE w:val="0"/>
        <w:autoSpaceDN w:val="0"/>
        <w:adjustRightInd w:val="0"/>
        <w:spacing w:before="120"/>
        <w:ind w:left="480" w:hanging="480"/>
        <w:rPr>
          <w:noProof/>
          <w:sz w:val="24"/>
          <w:szCs w:val="24"/>
        </w:rPr>
      </w:pPr>
      <w:r w:rsidRPr="001F4E32">
        <w:rPr>
          <w:noProof/>
          <w:sz w:val="24"/>
          <w:szCs w:val="24"/>
        </w:rPr>
        <w:t xml:space="preserve">Fierer, Noah, &amp; Schimel, J. P. (2002). Effects of drying-rewetting frequency on soil carbon and nitrogen transformations. </w:t>
      </w:r>
      <w:r w:rsidRPr="001F4E32">
        <w:rPr>
          <w:i/>
          <w:iCs/>
          <w:noProof/>
          <w:sz w:val="24"/>
          <w:szCs w:val="24"/>
        </w:rPr>
        <w:t>Soil Biology and Biochemistry</w:t>
      </w:r>
      <w:r w:rsidRPr="001F4E32">
        <w:rPr>
          <w:noProof/>
          <w:sz w:val="24"/>
          <w:szCs w:val="24"/>
        </w:rPr>
        <w:t xml:space="preserve">, </w:t>
      </w:r>
      <w:r w:rsidRPr="001F4E32">
        <w:rPr>
          <w:i/>
          <w:iCs/>
          <w:noProof/>
          <w:sz w:val="24"/>
          <w:szCs w:val="24"/>
        </w:rPr>
        <w:t>34</w:t>
      </w:r>
      <w:r w:rsidRPr="001F4E32">
        <w:rPr>
          <w:noProof/>
          <w:sz w:val="24"/>
          <w:szCs w:val="24"/>
        </w:rPr>
        <w:t>(6), 777–787. https://doi.org/10.1016/S0038-0717(02)00007-X</w:t>
      </w:r>
    </w:p>
    <w:p w14:paraId="61A90B35" w14:textId="77777777" w:rsidR="001F4E32" w:rsidRPr="001F4E32" w:rsidRDefault="001F4E32" w:rsidP="001F4E32">
      <w:pPr>
        <w:widowControl w:val="0"/>
        <w:autoSpaceDE w:val="0"/>
        <w:autoSpaceDN w:val="0"/>
        <w:adjustRightInd w:val="0"/>
        <w:spacing w:before="120"/>
        <w:ind w:left="480" w:hanging="480"/>
        <w:rPr>
          <w:noProof/>
          <w:sz w:val="24"/>
          <w:szCs w:val="24"/>
        </w:rPr>
      </w:pPr>
      <w:r w:rsidRPr="001F4E32">
        <w:rPr>
          <w:noProof/>
          <w:sz w:val="24"/>
          <w:szCs w:val="24"/>
        </w:rPr>
        <w:t xml:space="preserve">Fischer, M., Bossdorf, O., Gockel, S., Hänsel, F., Hemp, A., Hessenmöller, D., … Weisser, W. W. (2010). Implementing large-scale and long-term functional biodiversity research: The Biodiversity Exploratories. </w:t>
      </w:r>
      <w:r w:rsidRPr="001F4E32">
        <w:rPr>
          <w:i/>
          <w:iCs/>
          <w:noProof/>
          <w:sz w:val="24"/>
          <w:szCs w:val="24"/>
        </w:rPr>
        <w:t>Basic and Applied Ecology</w:t>
      </w:r>
      <w:r w:rsidRPr="001F4E32">
        <w:rPr>
          <w:noProof/>
          <w:sz w:val="24"/>
          <w:szCs w:val="24"/>
        </w:rPr>
        <w:t xml:space="preserve">, </w:t>
      </w:r>
      <w:r w:rsidRPr="001F4E32">
        <w:rPr>
          <w:i/>
          <w:iCs/>
          <w:noProof/>
          <w:sz w:val="24"/>
          <w:szCs w:val="24"/>
        </w:rPr>
        <w:t>11</w:t>
      </w:r>
      <w:r w:rsidRPr="001F4E32">
        <w:rPr>
          <w:noProof/>
          <w:sz w:val="24"/>
          <w:szCs w:val="24"/>
        </w:rPr>
        <w:t>(6), 473–485. https://doi.org/10.1016/j.baae.2010.07.009</w:t>
      </w:r>
    </w:p>
    <w:p w14:paraId="2D1FE777" w14:textId="77777777" w:rsidR="001F4E32" w:rsidRPr="001F4E32" w:rsidRDefault="001F4E32" w:rsidP="001F4E32">
      <w:pPr>
        <w:widowControl w:val="0"/>
        <w:autoSpaceDE w:val="0"/>
        <w:autoSpaceDN w:val="0"/>
        <w:adjustRightInd w:val="0"/>
        <w:spacing w:before="120"/>
        <w:ind w:left="480" w:hanging="480"/>
        <w:rPr>
          <w:noProof/>
          <w:sz w:val="24"/>
          <w:szCs w:val="24"/>
        </w:rPr>
      </w:pPr>
      <w:r w:rsidRPr="001F4E32">
        <w:rPr>
          <w:noProof/>
          <w:sz w:val="24"/>
          <w:szCs w:val="24"/>
        </w:rPr>
        <w:t xml:space="preserve">Jenkinson, D. S., Poulton, P. R., &amp; Bryant, C. (2008). The turnover of organic carbon in subsoils. Part 1. Natural and bomb radiocarbon in soil profiles from the Rothamsted long-term field experiments. </w:t>
      </w:r>
      <w:r w:rsidRPr="001F4E32">
        <w:rPr>
          <w:i/>
          <w:iCs/>
          <w:noProof/>
          <w:sz w:val="24"/>
          <w:szCs w:val="24"/>
        </w:rPr>
        <w:t>European Journal of Soil Science</w:t>
      </w:r>
      <w:r w:rsidRPr="001F4E32">
        <w:rPr>
          <w:noProof/>
          <w:sz w:val="24"/>
          <w:szCs w:val="24"/>
        </w:rPr>
        <w:t xml:space="preserve">, </w:t>
      </w:r>
      <w:r w:rsidRPr="001F4E32">
        <w:rPr>
          <w:i/>
          <w:iCs/>
          <w:noProof/>
          <w:sz w:val="24"/>
          <w:szCs w:val="24"/>
        </w:rPr>
        <w:t>59</w:t>
      </w:r>
      <w:r w:rsidRPr="001F4E32">
        <w:rPr>
          <w:noProof/>
          <w:sz w:val="24"/>
          <w:szCs w:val="24"/>
        </w:rPr>
        <w:t>(2), 391–399. https://doi.org/10.1111/j.1365-2389.2008.01025.x</w:t>
      </w:r>
    </w:p>
    <w:p w14:paraId="3BFF99B2" w14:textId="77777777" w:rsidR="001F4E32" w:rsidRPr="001F4E32" w:rsidRDefault="001F4E32" w:rsidP="001F4E32">
      <w:pPr>
        <w:widowControl w:val="0"/>
        <w:autoSpaceDE w:val="0"/>
        <w:autoSpaceDN w:val="0"/>
        <w:adjustRightInd w:val="0"/>
        <w:spacing w:before="120"/>
        <w:ind w:left="480" w:hanging="480"/>
        <w:rPr>
          <w:noProof/>
          <w:sz w:val="24"/>
          <w:szCs w:val="24"/>
        </w:rPr>
      </w:pPr>
      <w:r w:rsidRPr="001F4E32">
        <w:rPr>
          <w:noProof/>
          <w:sz w:val="24"/>
          <w:szCs w:val="24"/>
        </w:rPr>
        <w:t xml:space="preserve">Jones, A. R., Gupta, V. V. S. R., Buckley, S., Brackin, R., Schmidt, S., &amp; Dalal, R. C. (2019). Geoderma Drying and rewetting e ff ects on organic matter mineralisation of contrasting soils after 36 years of storage. </w:t>
      </w:r>
      <w:r w:rsidRPr="001F4E32">
        <w:rPr>
          <w:i/>
          <w:iCs/>
          <w:noProof/>
          <w:sz w:val="24"/>
          <w:szCs w:val="24"/>
        </w:rPr>
        <w:t>Geoderma</w:t>
      </w:r>
      <w:r w:rsidRPr="001F4E32">
        <w:rPr>
          <w:noProof/>
          <w:sz w:val="24"/>
          <w:szCs w:val="24"/>
        </w:rPr>
        <w:t xml:space="preserve">, </w:t>
      </w:r>
      <w:r w:rsidRPr="001F4E32">
        <w:rPr>
          <w:i/>
          <w:iCs/>
          <w:noProof/>
          <w:sz w:val="24"/>
          <w:szCs w:val="24"/>
        </w:rPr>
        <w:t>342</w:t>
      </w:r>
      <w:r w:rsidRPr="001F4E32">
        <w:rPr>
          <w:noProof/>
          <w:sz w:val="24"/>
          <w:szCs w:val="24"/>
        </w:rPr>
        <w:t>(January), 12–19. https://doi.org/10.1016/j.geoderma.2019.01.053</w:t>
      </w:r>
    </w:p>
    <w:p w14:paraId="57B816DB" w14:textId="77777777" w:rsidR="001F4E32" w:rsidRPr="001F4E32" w:rsidRDefault="001F4E32" w:rsidP="001F4E32">
      <w:pPr>
        <w:widowControl w:val="0"/>
        <w:autoSpaceDE w:val="0"/>
        <w:autoSpaceDN w:val="0"/>
        <w:adjustRightInd w:val="0"/>
        <w:spacing w:before="120"/>
        <w:ind w:left="480" w:hanging="480"/>
        <w:rPr>
          <w:noProof/>
          <w:sz w:val="24"/>
          <w:szCs w:val="24"/>
        </w:rPr>
      </w:pPr>
      <w:r w:rsidRPr="001F4E32">
        <w:rPr>
          <w:noProof/>
          <w:sz w:val="24"/>
          <w:szCs w:val="24"/>
        </w:rPr>
        <w:t xml:space="preserve">Kaiser, M., Kleber, M., &amp; Berhe, A. A. (2015). How air-drying and rewetting modify soil organic matter characteristics: An assessment to improve data interpretation and inference. </w:t>
      </w:r>
      <w:r w:rsidRPr="001F4E32">
        <w:rPr>
          <w:i/>
          <w:iCs/>
          <w:noProof/>
          <w:sz w:val="24"/>
          <w:szCs w:val="24"/>
        </w:rPr>
        <w:t>Soil Biology and Biochemistry</w:t>
      </w:r>
      <w:r w:rsidRPr="001F4E32">
        <w:rPr>
          <w:noProof/>
          <w:sz w:val="24"/>
          <w:szCs w:val="24"/>
        </w:rPr>
        <w:t xml:space="preserve">, </w:t>
      </w:r>
      <w:r w:rsidRPr="001F4E32">
        <w:rPr>
          <w:i/>
          <w:iCs/>
          <w:noProof/>
          <w:sz w:val="24"/>
          <w:szCs w:val="24"/>
        </w:rPr>
        <w:t>80</w:t>
      </w:r>
      <w:r w:rsidRPr="001F4E32">
        <w:rPr>
          <w:noProof/>
          <w:sz w:val="24"/>
          <w:szCs w:val="24"/>
        </w:rPr>
        <w:t>, 324–340. https://doi.org/10.1016/j.soilbio.2014.10.018</w:t>
      </w:r>
    </w:p>
    <w:p w14:paraId="4C51BD8E" w14:textId="77777777" w:rsidR="001F4E32" w:rsidRPr="001F4E32" w:rsidRDefault="001F4E32" w:rsidP="001F4E32">
      <w:pPr>
        <w:widowControl w:val="0"/>
        <w:autoSpaceDE w:val="0"/>
        <w:autoSpaceDN w:val="0"/>
        <w:adjustRightInd w:val="0"/>
        <w:spacing w:before="120"/>
        <w:ind w:left="480" w:hanging="480"/>
        <w:rPr>
          <w:noProof/>
          <w:sz w:val="24"/>
          <w:szCs w:val="24"/>
        </w:rPr>
      </w:pPr>
      <w:r w:rsidRPr="001F4E32">
        <w:rPr>
          <w:noProof/>
          <w:sz w:val="24"/>
          <w:szCs w:val="24"/>
        </w:rPr>
        <w:t xml:space="preserve">Kleber, M., Nico, P. S., Plante, A., Filley, T., Kramer, M., Swanston, C., &amp; Sollins, P. (2011). Old and stable soil organic matter is not necessarily chemically recalcitrant: Implications for modeling concepts and temperature sensitivity. </w:t>
      </w:r>
      <w:r w:rsidRPr="001F4E32">
        <w:rPr>
          <w:i/>
          <w:iCs/>
          <w:noProof/>
          <w:sz w:val="24"/>
          <w:szCs w:val="24"/>
        </w:rPr>
        <w:t>Global Change Biology</w:t>
      </w:r>
      <w:r w:rsidRPr="001F4E32">
        <w:rPr>
          <w:noProof/>
          <w:sz w:val="24"/>
          <w:szCs w:val="24"/>
        </w:rPr>
        <w:t xml:space="preserve">, </w:t>
      </w:r>
      <w:r w:rsidRPr="001F4E32">
        <w:rPr>
          <w:i/>
          <w:iCs/>
          <w:noProof/>
          <w:sz w:val="24"/>
          <w:szCs w:val="24"/>
        </w:rPr>
        <w:t>17</w:t>
      </w:r>
      <w:r w:rsidRPr="001F4E32">
        <w:rPr>
          <w:noProof/>
          <w:sz w:val="24"/>
          <w:szCs w:val="24"/>
        </w:rPr>
        <w:t>(2), 1097–1107. https://doi.org/10.1111/j.1365-2486.2010.02278.x</w:t>
      </w:r>
    </w:p>
    <w:p w14:paraId="76E1BCEF" w14:textId="77777777" w:rsidR="001F4E32" w:rsidRPr="001F4E32" w:rsidRDefault="001F4E32" w:rsidP="001F4E32">
      <w:pPr>
        <w:widowControl w:val="0"/>
        <w:autoSpaceDE w:val="0"/>
        <w:autoSpaceDN w:val="0"/>
        <w:adjustRightInd w:val="0"/>
        <w:spacing w:before="120"/>
        <w:ind w:left="480" w:hanging="480"/>
        <w:rPr>
          <w:noProof/>
          <w:sz w:val="24"/>
          <w:szCs w:val="24"/>
        </w:rPr>
      </w:pPr>
      <w:r w:rsidRPr="001F4E32">
        <w:rPr>
          <w:noProof/>
          <w:sz w:val="24"/>
          <w:szCs w:val="24"/>
        </w:rPr>
        <w:t xml:space="preserve">Lehmann, J., &amp; Kleber, M. (2015). Perspective The contentious nature of soil organic matter. </w:t>
      </w:r>
      <w:r w:rsidRPr="001F4E32">
        <w:rPr>
          <w:i/>
          <w:iCs/>
          <w:noProof/>
          <w:sz w:val="24"/>
          <w:szCs w:val="24"/>
        </w:rPr>
        <w:t>Nature</w:t>
      </w:r>
      <w:r w:rsidRPr="001F4E32">
        <w:rPr>
          <w:noProof/>
          <w:sz w:val="24"/>
          <w:szCs w:val="24"/>
        </w:rPr>
        <w:t>, 1–9. https://doi.org/10.1038/nature16069</w:t>
      </w:r>
    </w:p>
    <w:p w14:paraId="4D1A208C" w14:textId="77777777" w:rsidR="001F4E32" w:rsidRPr="001F4E32" w:rsidRDefault="001F4E32" w:rsidP="001F4E32">
      <w:pPr>
        <w:widowControl w:val="0"/>
        <w:autoSpaceDE w:val="0"/>
        <w:autoSpaceDN w:val="0"/>
        <w:adjustRightInd w:val="0"/>
        <w:spacing w:before="120"/>
        <w:ind w:left="480" w:hanging="480"/>
        <w:rPr>
          <w:noProof/>
          <w:sz w:val="24"/>
          <w:szCs w:val="24"/>
        </w:rPr>
      </w:pPr>
      <w:r w:rsidRPr="001F4E32">
        <w:rPr>
          <w:noProof/>
          <w:sz w:val="24"/>
          <w:szCs w:val="24"/>
        </w:rPr>
        <w:t xml:space="preserve">Mueller, C. W., Gutsch, M., Kothieringer, K., Leifeld, J., Rethemeyer, J., Brueggemann, N., &amp; Kögel-Knabner, I. (2014). Bioavailability and isotopic composition of CO2 released from incubated soil organic matter fractions. </w:t>
      </w:r>
      <w:r w:rsidRPr="001F4E32">
        <w:rPr>
          <w:i/>
          <w:iCs/>
          <w:noProof/>
          <w:sz w:val="24"/>
          <w:szCs w:val="24"/>
        </w:rPr>
        <w:t>Soil Biology and Biochemistry</w:t>
      </w:r>
      <w:r w:rsidRPr="001F4E32">
        <w:rPr>
          <w:noProof/>
          <w:sz w:val="24"/>
          <w:szCs w:val="24"/>
        </w:rPr>
        <w:t xml:space="preserve">, </w:t>
      </w:r>
      <w:r w:rsidRPr="001F4E32">
        <w:rPr>
          <w:i/>
          <w:iCs/>
          <w:noProof/>
          <w:sz w:val="24"/>
          <w:szCs w:val="24"/>
        </w:rPr>
        <w:t>69</w:t>
      </w:r>
      <w:r w:rsidRPr="001F4E32">
        <w:rPr>
          <w:noProof/>
          <w:sz w:val="24"/>
          <w:szCs w:val="24"/>
        </w:rPr>
        <w:t>, 168–178. https://doi.org/10.1016/j.soilbio.2013.11.006</w:t>
      </w:r>
    </w:p>
    <w:p w14:paraId="7E5F8148" w14:textId="77777777" w:rsidR="001F4E32" w:rsidRPr="001F4E32" w:rsidRDefault="001F4E32" w:rsidP="001F4E32">
      <w:pPr>
        <w:widowControl w:val="0"/>
        <w:autoSpaceDE w:val="0"/>
        <w:autoSpaceDN w:val="0"/>
        <w:adjustRightInd w:val="0"/>
        <w:spacing w:before="120"/>
        <w:ind w:left="480" w:hanging="480"/>
        <w:rPr>
          <w:noProof/>
          <w:sz w:val="24"/>
          <w:szCs w:val="24"/>
        </w:rPr>
      </w:pPr>
      <w:r w:rsidRPr="001F4E32">
        <w:rPr>
          <w:noProof/>
          <w:sz w:val="24"/>
          <w:szCs w:val="24"/>
        </w:rPr>
        <w:t xml:space="preserve">Schimel, J. P. (2018). Life in Dry Soils: Effects of Drought on Soil Microbial Communities and Processes. </w:t>
      </w:r>
      <w:r w:rsidRPr="001F4E32">
        <w:rPr>
          <w:i/>
          <w:iCs/>
          <w:noProof/>
          <w:sz w:val="24"/>
          <w:szCs w:val="24"/>
        </w:rPr>
        <w:t>Annual Review of Ecology, Evolution, and Systematics</w:t>
      </w:r>
      <w:r w:rsidRPr="001F4E32">
        <w:rPr>
          <w:noProof/>
          <w:sz w:val="24"/>
          <w:szCs w:val="24"/>
        </w:rPr>
        <w:t xml:space="preserve">, </w:t>
      </w:r>
      <w:r w:rsidRPr="001F4E32">
        <w:rPr>
          <w:i/>
          <w:iCs/>
          <w:noProof/>
          <w:sz w:val="24"/>
          <w:szCs w:val="24"/>
        </w:rPr>
        <w:t>49</w:t>
      </w:r>
      <w:r w:rsidRPr="001F4E32">
        <w:rPr>
          <w:noProof/>
          <w:sz w:val="24"/>
          <w:szCs w:val="24"/>
        </w:rPr>
        <w:t>(1), 409–432. https://doi.org/10.1146/annurev-ecolsys-110617-062614</w:t>
      </w:r>
    </w:p>
    <w:p w14:paraId="30EFB2F9" w14:textId="77777777" w:rsidR="001F4E32" w:rsidRPr="001F4E32" w:rsidRDefault="001F4E32" w:rsidP="001F4E32">
      <w:pPr>
        <w:widowControl w:val="0"/>
        <w:autoSpaceDE w:val="0"/>
        <w:autoSpaceDN w:val="0"/>
        <w:adjustRightInd w:val="0"/>
        <w:spacing w:before="120"/>
        <w:ind w:left="480" w:hanging="480"/>
        <w:rPr>
          <w:noProof/>
          <w:sz w:val="24"/>
          <w:szCs w:val="24"/>
        </w:rPr>
      </w:pPr>
      <w:r w:rsidRPr="001F4E32">
        <w:rPr>
          <w:noProof/>
          <w:sz w:val="24"/>
          <w:szCs w:val="24"/>
        </w:rPr>
        <w:t xml:space="preserve">Schimel, J. P., Wetterstedt, J. Å. M., Holden, P. a., &amp; Trumbore, S. E. (2011). Drying/rewetting cycles mobilize old C from deep soils from a California annual grassland. </w:t>
      </w:r>
      <w:r w:rsidRPr="001F4E32">
        <w:rPr>
          <w:i/>
          <w:iCs/>
          <w:noProof/>
          <w:sz w:val="24"/>
          <w:szCs w:val="24"/>
        </w:rPr>
        <w:t>Soil Biology and Biochemistry</w:t>
      </w:r>
      <w:r w:rsidRPr="001F4E32">
        <w:rPr>
          <w:noProof/>
          <w:sz w:val="24"/>
          <w:szCs w:val="24"/>
        </w:rPr>
        <w:t xml:space="preserve">, </w:t>
      </w:r>
      <w:r w:rsidRPr="001F4E32">
        <w:rPr>
          <w:i/>
          <w:iCs/>
          <w:noProof/>
          <w:sz w:val="24"/>
          <w:szCs w:val="24"/>
        </w:rPr>
        <w:t>43</w:t>
      </w:r>
      <w:r w:rsidRPr="001F4E32">
        <w:rPr>
          <w:noProof/>
          <w:sz w:val="24"/>
          <w:szCs w:val="24"/>
        </w:rPr>
        <w:t>(5), 1101–1103. https://doi.org/10.1016/j.soilbio.2011.01.008</w:t>
      </w:r>
    </w:p>
    <w:p w14:paraId="76B1D232" w14:textId="77777777" w:rsidR="001F4E32" w:rsidRPr="001F4E32" w:rsidRDefault="001F4E32" w:rsidP="001F4E32">
      <w:pPr>
        <w:widowControl w:val="0"/>
        <w:autoSpaceDE w:val="0"/>
        <w:autoSpaceDN w:val="0"/>
        <w:adjustRightInd w:val="0"/>
        <w:spacing w:before="120"/>
        <w:ind w:left="480" w:hanging="480"/>
        <w:rPr>
          <w:noProof/>
          <w:sz w:val="24"/>
          <w:szCs w:val="24"/>
        </w:rPr>
      </w:pPr>
      <w:r w:rsidRPr="001F4E32">
        <w:rPr>
          <w:noProof/>
          <w:sz w:val="24"/>
          <w:szCs w:val="24"/>
        </w:rPr>
        <w:t xml:space="preserve">Sierra, C. A., Hoyt, A. M., He, Y., &amp; Trumbore, S. E. (2018). Soil Organic Matter Persistence as a Stochastic Process: Age and Transit Time Distributions of Carbon in Soils. </w:t>
      </w:r>
      <w:r w:rsidRPr="001F4E32">
        <w:rPr>
          <w:i/>
          <w:iCs/>
          <w:noProof/>
          <w:sz w:val="24"/>
          <w:szCs w:val="24"/>
        </w:rPr>
        <w:t>Global Biogeochemical Cycles</w:t>
      </w:r>
      <w:r w:rsidRPr="001F4E32">
        <w:rPr>
          <w:noProof/>
          <w:sz w:val="24"/>
          <w:szCs w:val="24"/>
        </w:rPr>
        <w:t xml:space="preserve">, </w:t>
      </w:r>
      <w:r w:rsidRPr="001F4E32">
        <w:rPr>
          <w:i/>
          <w:iCs/>
          <w:noProof/>
          <w:sz w:val="24"/>
          <w:szCs w:val="24"/>
        </w:rPr>
        <w:t>32</w:t>
      </w:r>
      <w:r w:rsidRPr="001F4E32">
        <w:rPr>
          <w:noProof/>
          <w:sz w:val="24"/>
          <w:szCs w:val="24"/>
        </w:rPr>
        <w:t>(10), 1574–1588. https://doi.org/10.1029/2018GB005950</w:t>
      </w:r>
    </w:p>
    <w:p w14:paraId="1ED9BCE8" w14:textId="77777777" w:rsidR="001F4E32" w:rsidRPr="001F4E32" w:rsidRDefault="001F4E32" w:rsidP="001F4E32">
      <w:pPr>
        <w:widowControl w:val="0"/>
        <w:autoSpaceDE w:val="0"/>
        <w:autoSpaceDN w:val="0"/>
        <w:adjustRightInd w:val="0"/>
        <w:spacing w:before="120"/>
        <w:ind w:left="480" w:hanging="480"/>
        <w:rPr>
          <w:noProof/>
          <w:sz w:val="24"/>
          <w:szCs w:val="24"/>
        </w:rPr>
      </w:pPr>
      <w:r w:rsidRPr="001F4E32">
        <w:rPr>
          <w:noProof/>
          <w:sz w:val="24"/>
          <w:szCs w:val="24"/>
        </w:rPr>
        <w:t xml:space="preserve">Sierra, C. A., Müller, M., Metzler, H., Manzoni, S., &amp; Trumbore, S. E. (2017). The muddle of ages, turnover, transit, and residence times in the carbon cycle. </w:t>
      </w:r>
      <w:r w:rsidRPr="001F4E32">
        <w:rPr>
          <w:i/>
          <w:iCs/>
          <w:noProof/>
          <w:sz w:val="24"/>
          <w:szCs w:val="24"/>
        </w:rPr>
        <w:t>Global Change Biology</w:t>
      </w:r>
      <w:r w:rsidRPr="001F4E32">
        <w:rPr>
          <w:noProof/>
          <w:sz w:val="24"/>
          <w:szCs w:val="24"/>
        </w:rPr>
        <w:t xml:space="preserve">, </w:t>
      </w:r>
      <w:r w:rsidRPr="001F4E32">
        <w:rPr>
          <w:i/>
          <w:iCs/>
          <w:noProof/>
          <w:sz w:val="24"/>
          <w:szCs w:val="24"/>
        </w:rPr>
        <w:t>23</w:t>
      </w:r>
      <w:r w:rsidRPr="001F4E32">
        <w:rPr>
          <w:noProof/>
          <w:sz w:val="24"/>
          <w:szCs w:val="24"/>
        </w:rPr>
        <w:t>(5), 1763–1773. https://doi.org/10.1111/gcb.13556</w:t>
      </w:r>
    </w:p>
    <w:p w14:paraId="2230C3C2" w14:textId="77777777" w:rsidR="001F4E32" w:rsidRPr="001F4E32" w:rsidRDefault="001F4E32" w:rsidP="001F4E32">
      <w:pPr>
        <w:widowControl w:val="0"/>
        <w:autoSpaceDE w:val="0"/>
        <w:autoSpaceDN w:val="0"/>
        <w:adjustRightInd w:val="0"/>
        <w:spacing w:before="120"/>
        <w:ind w:left="480" w:hanging="480"/>
        <w:rPr>
          <w:noProof/>
          <w:sz w:val="24"/>
          <w:szCs w:val="24"/>
        </w:rPr>
      </w:pPr>
      <w:r w:rsidRPr="001F4E32">
        <w:rPr>
          <w:noProof/>
          <w:sz w:val="24"/>
          <w:szCs w:val="24"/>
        </w:rPr>
        <w:t xml:space="preserve">Slessarev, E. W., Lin, Y., Jiménez, B. Y., Homyak, P. M., Chadwick, O. A., D’Antonio, C. M., &amp; Schimel, J. P. (2020). Cellular and extracellular C contributions to respiration after wetting dry soil. </w:t>
      </w:r>
      <w:r w:rsidRPr="001F4E32">
        <w:rPr>
          <w:i/>
          <w:iCs/>
          <w:noProof/>
          <w:sz w:val="24"/>
          <w:szCs w:val="24"/>
        </w:rPr>
        <w:t>Biogeochemistry</w:t>
      </w:r>
      <w:r w:rsidRPr="001F4E32">
        <w:rPr>
          <w:noProof/>
          <w:sz w:val="24"/>
          <w:szCs w:val="24"/>
        </w:rPr>
        <w:t xml:space="preserve">, </w:t>
      </w:r>
      <w:r w:rsidRPr="001F4E32">
        <w:rPr>
          <w:i/>
          <w:iCs/>
          <w:noProof/>
          <w:sz w:val="24"/>
          <w:szCs w:val="24"/>
        </w:rPr>
        <w:t>147</w:t>
      </w:r>
      <w:r w:rsidRPr="001F4E32">
        <w:rPr>
          <w:noProof/>
          <w:sz w:val="24"/>
          <w:szCs w:val="24"/>
        </w:rPr>
        <w:t>(3), 307–324. https://doi.org/10.1007/s10533-020-00645-y</w:t>
      </w:r>
    </w:p>
    <w:p w14:paraId="43D2BB26" w14:textId="77777777" w:rsidR="001F4E32" w:rsidRPr="001F4E32" w:rsidRDefault="001F4E32" w:rsidP="001F4E32">
      <w:pPr>
        <w:widowControl w:val="0"/>
        <w:autoSpaceDE w:val="0"/>
        <w:autoSpaceDN w:val="0"/>
        <w:adjustRightInd w:val="0"/>
        <w:spacing w:before="120"/>
        <w:ind w:left="480" w:hanging="480"/>
        <w:rPr>
          <w:noProof/>
          <w:sz w:val="24"/>
          <w:szCs w:val="24"/>
        </w:rPr>
      </w:pPr>
      <w:r w:rsidRPr="001F4E32">
        <w:rPr>
          <w:noProof/>
          <w:sz w:val="24"/>
          <w:szCs w:val="24"/>
        </w:rPr>
        <w:t xml:space="preserve">Steinhof, A. (2013). Data Analysis at the Jena 14C Laboratory. </w:t>
      </w:r>
      <w:r w:rsidRPr="001F4E32">
        <w:rPr>
          <w:i/>
          <w:iCs/>
          <w:noProof/>
          <w:sz w:val="24"/>
          <w:szCs w:val="24"/>
        </w:rPr>
        <w:t>Radiocarbon</w:t>
      </w:r>
      <w:r w:rsidRPr="001F4E32">
        <w:rPr>
          <w:noProof/>
          <w:sz w:val="24"/>
          <w:szCs w:val="24"/>
        </w:rPr>
        <w:t xml:space="preserve">, </w:t>
      </w:r>
      <w:r w:rsidRPr="001F4E32">
        <w:rPr>
          <w:i/>
          <w:iCs/>
          <w:noProof/>
          <w:sz w:val="24"/>
          <w:szCs w:val="24"/>
        </w:rPr>
        <w:t>55</w:t>
      </w:r>
      <w:r w:rsidRPr="001F4E32">
        <w:rPr>
          <w:noProof/>
          <w:sz w:val="24"/>
          <w:szCs w:val="24"/>
        </w:rPr>
        <w:t>(3–4), 282–293. https://doi.org/10.2458/azu_js_rc.55.16350</w:t>
      </w:r>
    </w:p>
    <w:p w14:paraId="06627A33" w14:textId="77777777" w:rsidR="001F4E32" w:rsidRPr="001F4E32" w:rsidRDefault="001F4E32" w:rsidP="001F4E32">
      <w:pPr>
        <w:widowControl w:val="0"/>
        <w:autoSpaceDE w:val="0"/>
        <w:autoSpaceDN w:val="0"/>
        <w:adjustRightInd w:val="0"/>
        <w:spacing w:before="120"/>
        <w:ind w:left="480" w:hanging="480"/>
        <w:rPr>
          <w:noProof/>
          <w:sz w:val="24"/>
          <w:szCs w:val="24"/>
        </w:rPr>
      </w:pPr>
      <w:r w:rsidRPr="001F4E32">
        <w:rPr>
          <w:noProof/>
          <w:sz w:val="24"/>
          <w:szCs w:val="24"/>
        </w:rPr>
        <w:t xml:space="preserve">Stuiver, M., &amp; Polach, H. A. (1977). Discussion: Reporting of 14C Data. </w:t>
      </w:r>
      <w:r w:rsidRPr="001F4E32">
        <w:rPr>
          <w:i/>
          <w:iCs/>
          <w:noProof/>
          <w:sz w:val="24"/>
          <w:szCs w:val="24"/>
        </w:rPr>
        <w:t>Radiocarbon</w:t>
      </w:r>
      <w:r w:rsidRPr="001F4E32">
        <w:rPr>
          <w:noProof/>
          <w:sz w:val="24"/>
          <w:szCs w:val="24"/>
        </w:rPr>
        <w:t xml:space="preserve">, </w:t>
      </w:r>
      <w:r w:rsidRPr="001F4E32">
        <w:rPr>
          <w:i/>
          <w:iCs/>
          <w:noProof/>
          <w:sz w:val="24"/>
          <w:szCs w:val="24"/>
        </w:rPr>
        <w:t>19</w:t>
      </w:r>
      <w:r w:rsidRPr="001F4E32">
        <w:rPr>
          <w:noProof/>
          <w:sz w:val="24"/>
          <w:szCs w:val="24"/>
        </w:rPr>
        <w:t>(3), 355–363. https://doi.org/10.1017/S0033822200003672</w:t>
      </w:r>
    </w:p>
    <w:p w14:paraId="0AF69E65" w14:textId="77777777" w:rsidR="001F4E32" w:rsidRPr="001F4E32" w:rsidRDefault="001F4E32" w:rsidP="001F4E32">
      <w:pPr>
        <w:widowControl w:val="0"/>
        <w:autoSpaceDE w:val="0"/>
        <w:autoSpaceDN w:val="0"/>
        <w:adjustRightInd w:val="0"/>
        <w:spacing w:before="120"/>
        <w:ind w:left="480" w:hanging="480"/>
        <w:rPr>
          <w:noProof/>
          <w:sz w:val="24"/>
          <w:szCs w:val="24"/>
        </w:rPr>
      </w:pPr>
      <w:r w:rsidRPr="001F4E32">
        <w:rPr>
          <w:noProof/>
          <w:sz w:val="24"/>
          <w:szCs w:val="24"/>
        </w:rPr>
        <w:t xml:space="preserve">Townsend, A. R., Vitousek, P. M., Desmarais, D. J., &amp; Tharpe, A. (1997). Soil carbon pool structure and temperature sensitivity inferred using CO2 and 13CO2 incubation fluxes from five Hawaiian soils. </w:t>
      </w:r>
      <w:r w:rsidRPr="001F4E32">
        <w:rPr>
          <w:i/>
          <w:iCs/>
          <w:noProof/>
          <w:sz w:val="24"/>
          <w:szCs w:val="24"/>
        </w:rPr>
        <w:t>Biogeochemistry</w:t>
      </w:r>
      <w:r w:rsidRPr="001F4E32">
        <w:rPr>
          <w:noProof/>
          <w:sz w:val="24"/>
          <w:szCs w:val="24"/>
        </w:rPr>
        <w:t xml:space="preserve">, </w:t>
      </w:r>
      <w:r w:rsidRPr="001F4E32">
        <w:rPr>
          <w:i/>
          <w:iCs/>
          <w:noProof/>
          <w:sz w:val="24"/>
          <w:szCs w:val="24"/>
        </w:rPr>
        <w:t>38</w:t>
      </w:r>
      <w:r w:rsidRPr="001F4E32">
        <w:rPr>
          <w:noProof/>
          <w:sz w:val="24"/>
          <w:szCs w:val="24"/>
        </w:rPr>
        <w:t>(1), 1–17. https://doi.org/10.1023/A:1017942918708</w:t>
      </w:r>
    </w:p>
    <w:p w14:paraId="32272E15" w14:textId="77777777" w:rsidR="001F4E32" w:rsidRPr="001F4E32" w:rsidRDefault="001F4E32" w:rsidP="001F4E32">
      <w:pPr>
        <w:widowControl w:val="0"/>
        <w:autoSpaceDE w:val="0"/>
        <w:autoSpaceDN w:val="0"/>
        <w:adjustRightInd w:val="0"/>
        <w:spacing w:before="120"/>
        <w:ind w:left="480" w:hanging="480"/>
        <w:rPr>
          <w:noProof/>
          <w:sz w:val="24"/>
          <w:szCs w:val="24"/>
        </w:rPr>
      </w:pPr>
      <w:r w:rsidRPr="001F4E32">
        <w:rPr>
          <w:noProof/>
          <w:sz w:val="24"/>
          <w:szCs w:val="24"/>
        </w:rPr>
        <w:t xml:space="preserve">Trumbore, S. (2000). Age of soil organic matter and soil respiration: Radiocarbon constraints on belowground C dynamics. </w:t>
      </w:r>
      <w:r w:rsidRPr="001F4E32">
        <w:rPr>
          <w:i/>
          <w:iCs/>
          <w:noProof/>
          <w:sz w:val="24"/>
          <w:szCs w:val="24"/>
        </w:rPr>
        <w:t>Ecological Applications</w:t>
      </w:r>
      <w:r w:rsidRPr="001F4E32">
        <w:rPr>
          <w:noProof/>
          <w:sz w:val="24"/>
          <w:szCs w:val="24"/>
        </w:rPr>
        <w:t xml:space="preserve">, </w:t>
      </w:r>
      <w:r w:rsidRPr="001F4E32">
        <w:rPr>
          <w:i/>
          <w:iCs/>
          <w:noProof/>
          <w:sz w:val="24"/>
          <w:szCs w:val="24"/>
        </w:rPr>
        <w:t>10</w:t>
      </w:r>
      <w:r w:rsidRPr="001F4E32">
        <w:rPr>
          <w:noProof/>
          <w:sz w:val="24"/>
          <w:szCs w:val="24"/>
        </w:rPr>
        <w:t>(2), 399–411. https://doi.org/10.1890/1051-0761(2000)010[0399:AOSOMA]2.0.CO;2</w:t>
      </w:r>
    </w:p>
    <w:p w14:paraId="241FA79C" w14:textId="77777777" w:rsidR="001F4E32" w:rsidRPr="001F4E32" w:rsidRDefault="001F4E32" w:rsidP="001F4E32">
      <w:pPr>
        <w:widowControl w:val="0"/>
        <w:autoSpaceDE w:val="0"/>
        <w:autoSpaceDN w:val="0"/>
        <w:adjustRightInd w:val="0"/>
        <w:spacing w:before="120"/>
        <w:ind w:left="480" w:hanging="480"/>
        <w:rPr>
          <w:noProof/>
          <w:sz w:val="24"/>
          <w:szCs w:val="24"/>
        </w:rPr>
      </w:pPr>
      <w:r w:rsidRPr="001F4E32">
        <w:rPr>
          <w:noProof/>
          <w:sz w:val="24"/>
          <w:szCs w:val="24"/>
        </w:rPr>
        <w:t xml:space="preserve">Trumbore, S. (2009). Radiocarbon and Soil Carbon Dynamics. </w:t>
      </w:r>
      <w:r w:rsidRPr="001F4E32">
        <w:rPr>
          <w:i/>
          <w:iCs/>
          <w:noProof/>
          <w:sz w:val="24"/>
          <w:szCs w:val="24"/>
        </w:rPr>
        <w:t>Annual Review of Earth and Planetary Sciences</w:t>
      </w:r>
      <w:r w:rsidRPr="001F4E32">
        <w:rPr>
          <w:noProof/>
          <w:sz w:val="24"/>
          <w:szCs w:val="24"/>
        </w:rPr>
        <w:t xml:space="preserve">, </w:t>
      </w:r>
      <w:r w:rsidRPr="001F4E32">
        <w:rPr>
          <w:i/>
          <w:iCs/>
          <w:noProof/>
          <w:sz w:val="24"/>
          <w:szCs w:val="24"/>
        </w:rPr>
        <w:t>37</w:t>
      </w:r>
      <w:r w:rsidRPr="001F4E32">
        <w:rPr>
          <w:noProof/>
          <w:sz w:val="24"/>
          <w:szCs w:val="24"/>
        </w:rPr>
        <w:t>(1), 47–66. https://doi.org/10.1146/annurev.earth.36.031207.124300</w:t>
      </w:r>
    </w:p>
    <w:p w14:paraId="6D6DC630" w14:textId="77777777" w:rsidR="001F4E32" w:rsidRPr="001F4E32" w:rsidRDefault="001F4E32" w:rsidP="001F4E32">
      <w:pPr>
        <w:widowControl w:val="0"/>
        <w:autoSpaceDE w:val="0"/>
        <w:autoSpaceDN w:val="0"/>
        <w:adjustRightInd w:val="0"/>
        <w:spacing w:before="120"/>
        <w:ind w:left="480" w:hanging="480"/>
        <w:rPr>
          <w:noProof/>
          <w:sz w:val="24"/>
          <w:szCs w:val="24"/>
        </w:rPr>
      </w:pPr>
      <w:r w:rsidRPr="001F4E32">
        <w:rPr>
          <w:noProof/>
          <w:sz w:val="24"/>
          <w:szCs w:val="24"/>
        </w:rPr>
        <w:t xml:space="preserve">Warren, C. R. (2016). Soil Biology &amp; Biochemistry Do microbial osmolytes or extracellular depolymerisation products accumulate as soil dries ? </w:t>
      </w:r>
      <w:r w:rsidRPr="001F4E32">
        <w:rPr>
          <w:i/>
          <w:iCs/>
          <w:noProof/>
          <w:sz w:val="24"/>
          <w:szCs w:val="24"/>
        </w:rPr>
        <w:t>Soil Biology and Biochemistry</w:t>
      </w:r>
      <w:r w:rsidRPr="001F4E32">
        <w:rPr>
          <w:noProof/>
          <w:sz w:val="24"/>
          <w:szCs w:val="24"/>
        </w:rPr>
        <w:t xml:space="preserve">, </w:t>
      </w:r>
      <w:r w:rsidRPr="001F4E32">
        <w:rPr>
          <w:i/>
          <w:iCs/>
          <w:noProof/>
          <w:sz w:val="24"/>
          <w:szCs w:val="24"/>
        </w:rPr>
        <w:t>98</w:t>
      </w:r>
      <w:r w:rsidRPr="001F4E32">
        <w:rPr>
          <w:noProof/>
          <w:sz w:val="24"/>
          <w:szCs w:val="24"/>
        </w:rPr>
        <w:t>, 54–63. https://doi.org/10.1016/j.soilbio.2016.03.021</w:t>
      </w:r>
    </w:p>
    <w:p w14:paraId="27591A52" w14:textId="77777777" w:rsidR="001F4E32" w:rsidRPr="001F4E32" w:rsidRDefault="001F4E32" w:rsidP="001F4E32">
      <w:pPr>
        <w:widowControl w:val="0"/>
        <w:autoSpaceDE w:val="0"/>
        <w:autoSpaceDN w:val="0"/>
        <w:adjustRightInd w:val="0"/>
        <w:spacing w:before="120"/>
        <w:ind w:left="480" w:hanging="480"/>
        <w:rPr>
          <w:noProof/>
          <w:sz w:val="24"/>
          <w:szCs w:val="24"/>
        </w:rPr>
      </w:pPr>
      <w:r w:rsidRPr="001F4E32">
        <w:rPr>
          <w:noProof/>
          <w:sz w:val="24"/>
          <w:szCs w:val="24"/>
        </w:rPr>
        <w:t xml:space="preserve">Williams, M. A., &amp; Xia, K. (2009). Characterization of the water soluble soil organic pool following the rewetting of dry soil in a drought-prone tallgrass prairie. </w:t>
      </w:r>
      <w:r w:rsidRPr="001F4E32">
        <w:rPr>
          <w:i/>
          <w:iCs/>
          <w:noProof/>
          <w:sz w:val="24"/>
          <w:szCs w:val="24"/>
        </w:rPr>
        <w:t>Soil Biology and Biochemistry</w:t>
      </w:r>
      <w:r w:rsidRPr="001F4E32">
        <w:rPr>
          <w:noProof/>
          <w:sz w:val="24"/>
          <w:szCs w:val="24"/>
        </w:rPr>
        <w:t xml:space="preserve">, </w:t>
      </w:r>
      <w:r w:rsidRPr="001F4E32">
        <w:rPr>
          <w:i/>
          <w:iCs/>
          <w:noProof/>
          <w:sz w:val="24"/>
          <w:szCs w:val="24"/>
        </w:rPr>
        <w:t>41</w:t>
      </w:r>
      <w:r w:rsidRPr="001F4E32">
        <w:rPr>
          <w:noProof/>
          <w:sz w:val="24"/>
          <w:szCs w:val="24"/>
        </w:rPr>
        <w:t>(1), 21–28. https://doi.org/10.1016/j.soilbio.2008.08.013</w:t>
      </w:r>
    </w:p>
    <w:p w14:paraId="2053916F" w14:textId="77777777" w:rsidR="001F4E32" w:rsidRPr="001F4E32" w:rsidRDefault="001F4E32" w:rsidP="001F4E32">
      <w:pPr>
        <w:widowControl w:val="0"/>
        <w:autoSpaceDE w:val="0"/>
        <w:autoSpaceDN w:val="0"/>
        <w:adjustRightInd w:val="0"/>
        <w:spacing w:before="120"/>
        <w:ind w:left="480" w:hanging="480"/>
        <w:rPr>
          <w:noProof/>
          <w:sz w:val="24"/>
        </w:rPr>
      </w:pPr>
      <w:r w:rsidRPr="001F4E32">
        <w:rPr>
          <w:noProof/>
          <w:sz w:val="24"/>
          <w:szCs w:val="24"/>
        </w:rPr>
        <w:t xml:space="preserve">Xiang, S., Doyle, A., Holden, P. A., &amp; Schimel, J. P. (2008). Soil Biology &amp; Biochemistry Drying and rewetting effects on C and N mineralization and microbial activity in surface and subsurface California grassland soils, </w:t>
      </w:r>
      <w:r w:rsidRPr="001F4E32">
        <w:rPr>
          <w:i/>
          <w:iCs/>
          <w:noProof/>
          <w:sz w:val="24"/>
          <w:szCs w:val="24"/>
        </w:rPr>
        <w:t>40</w:t>
      </w:r>
      <w:r w:rsidRPr="001F4E32">
        <w:rPr>
          <w:noProof/>
          <w:sz w:val="24"/>
          <w:szCs w:val="24"/>
        </w:rPr>
        <w:t>, 2281–2289. https://doi.org/10.1016/j.soilbio.2008.05.004</w:t>
      </w:r>
    </w:p>
    <w:p w14:paraId="7A948888" w14:textId="3CD7988E" w:rsidR="00C3475A" w:rsidRDefault="002D629D" w:rsidP="001F4E32">
      <w:pPr>
        <w:widowControl w:val="0"/>
        <w:autoSpaceDE w:val="0"/>
        <w:autoSpaceDN w:val="0"/>
        <w:adjustRightInd w:val="0"/>
        <w:spacing w:before="120"/>
        <w:ind w:left="480" w:hanging="480"/>
        <w:rPr>
          <w:bCs/>
          <w:kern w:val="28"/>
        </w:rPr>
      </w:pPr>
      <w:r>
        <w:rPr>
          <w:bCs/>
          <w:kern w:val="28"/>
        </w:rPr>
        <w:fldChar w:fldCharType="end"/>
      </w:r>
    </w:p>
    <w:p w14:paraId="5636B248" w14:textId="77777777" w:rsidR="00CF3DEE" w:rsidRPr="00B120F3" w:rsidRDefault="00CF3DEE" w:rsidP="0007414F">
      <w:pPr>
        <w:pStyle w:val="Reference"/>
        <w:ind w:left="0" w:firstLine="0"/>
        <w:rPr>
          <w:bCs/>
          <w:kern w:val="28"/>
        </w:rPr>
      </w:pPr>
    </w:p>
    <w:p w14:paraId="68D05BE6" w14:textId="743706F0" w:rsidR="008A6077" w:rsidRDefault="00B120F3" w:rsidP="008A6077">
      <w:pPr>
        <w:pStyle w:val="FigureorTableCaption"/>
      </w:pPr>
      <w:r>
        <w:rPr>
          <w:b/>
        </w:rPr>
        <w:t>Figure</w:t>
      </w:r>
      <w:r w:rsidR="008A6077" w:rsidRPr="007443BB">
        <w:rPr>
          <w:b/>
        </w:rPr>
        <w:t xml:space="preserve"> 1</w:t>
      </w:r>
      <w:r w:rsidR="009668C5">
        <w:t>.</w:t>
      </w:r>
    </w:p>
    <w:p w14:paraId="62ECB6D4" w14:textId="2E2ECCBE" w:rsidR="009763F8" w:rsidRDefault="009668C5" w:rsidP="008A6077">
      <w:pPr>
        <w:pStyle w:val="FigureorTableCaption"/>
      </w:pPr>
      <w:r>
        <w:t>[see accompanying file for figures]</w:t>
      </w:r>
    </w:p>
    <w:p w14:paraId="0004B118" w14:textId="0F911EC6" w:rsidR="00CD61AA" w:rsidRDefault="008A6077" w:rsidP="008A6077">
      <w:pPr>
        <w:pStyle w:val="FigureorTableCaption"/>
      </w:pPr>
      <w:commentRangeStart w:id="67"/>
      <w:r w:rsidRPr="007443BB">
        <w:rPr>
          <w:b/>
        </w:rPr>
        <w:t xml:space="preserve">Table </w:t>
      </w:r>
      <w:commentRangeEnd w:id="67"/>
      <w:r w:rsidR="00016052">
        <w:rPr>
          <w:rStyle w:val="CommentReference"/>
          <w:rFonts w:eastAsia="Calibri"/>
          <w:kern w:val="0"/>
        </w:rPr>
        <w:commentReference w:id="67"/>
      </w:r>
      <w:r w:rsidRPr="007443BB">
        <w:rPr>
          <w:b/>
        </w:rPr>
        <w:t>1.</w:t>
      </w:r>
      <w:r>
        <w:t xml:space="preserve"> </w:t>
      </w:r>
      <w:r w:rsidR="00F9589F">
        <w:t>Incubation conditions for Experiment 1 and Experiment 2</w:t>
      </w:r>
    </w:p>
    <w:tbl>
      <w:tblPr>
        <w:tblStyle w:val="TableGrid"/>
        <w:tblW w:w="0" w:type="auto"/>
        <w:tblLook w:val="04A0" w:firstRow="1" w:lastRow="0" w:firstColumn="1" w:lastColumn="0" w:noHBand="0" w:noVBand="1"/>
      </w:tblPr>
      <w:tblGrid>
        <w:gridCol w:w="996"/>
        <w:gridCol w:w="1400"/>
        <w:gridCol w:w="898"/>
        <w:gridCol w:w="947"/>
        <w:gridCol w:w="824"/>
        <w:gridCol w:w="824"/>
        <w:gridCol w:w="839"/>
        <w:gridCol w:w="911"/>
        <w:gridCol w:w="1026"/>
        <w:gridCol w:w="911"/>
      </w:tblGrid>
      <w:tr w:rsidR="00F9589F" w:rsidRPr="00F9589F" w14:paraId="072AF995" w14:textId="77777777" w:rsidTr="00F9589F">
        <w:trPr>
          <w:trHeight w:val="300"/>
        </w:trPr>
        <w:tc>
          <w:tcPr>
            <w:tcW w:w="1300" w:type="dxa"/>
            <w:noWrap/>
            <w:hideMark/>
          </w:tcPr>
          <w:p w14:paraId="7F2729A2" w14:textId="77777777" w:rsidR="00F9589F" w:rsidRPr="00F9589F" w:rsidRDefault="00F9589F" w:rsidP="00F9589F">
            <w:pPr>
              <w:pStyle w:val="FigureorTableCaption"/>
            </w:pPr>
          </w:p>
        </w:tc>
        <w:tc>
          <w:tcPr>
            <w:tcW w:w="1860" w:type="dxa"/>
            <w:noWrap/>
            <w:hideMark/>
          </w:tcPr>
          <w:p w14:paraId="1C75374C" w14:textId="77777777" w:rsidR="00F9589F" w:rsidRPr="00F9589F" w:rsidRDefault="00F9589F" w:rsidP="00F9589F">
            <w:pPr>
              <w:pStyle w:val="FigureorTableCaption"/>
            </w:pPr>
          </w:p>
        </w:tc>
        <w:tc>
          <w:tcPr>
            <w:tcW w:w="1140" w:type="dxa"/>
            <w:noWrap/>
            <w:hideMark/>
          </w:tcPr>
          <w:p w14:paraId="57D7136F" w14:textId="77777777" w:rsidR="00F9589F" w:rsidRPr="00F9589F" w:rsidRDefault="00F9589F" w:rsidP="00F9589F">
            <w:pPr>
              <w:pStyle w:val="FigureorTableCaption"/>
            </w:pPr>
          </w:p>
        </w:tc>
        <w:tc>
          <w:tcPr>
            <w:tcW w:w="1200" w:type="dxa"/>
            <w:noWrap/>
            <w:hideMark/>
          </w:tcPr>
          <w:p w14:paraId="71116555" w14:textId="77777777" w:rsidR="00F9589F" w:rsidRPr="00F9589F" w:rsidRDefault="00F9589F" w:rsidP="00F9589F">
            <w:pPr>
              <w:pStyle w:val="FigureorTableCaption"/>
            </w:pPr>
          </w:p>
        </w:tc>
        <w:tc>
          <w:tcPr>
            <w:tcW w:w="1060" w:type="dxa"/>
            <w:noWrap/>
            <w:hideMark/>
          </w:tcPr>
          <w:p w14:paraId="4369702E" w14:textId="77777777" w:rsidR="00F9589F" w:rsidRPr="00F9589F" w:rsidRDefault="00F9589F" w:rsidP="00F9589F">
            <w:pPr>
              <w:pStyle w:val="FigureorTableCaption"/>
            </w:pPr>
          </w:p>
        </w:tc>
        <w:tc>
          <w:tcPr>
            <w:tcW w:w="1060" w:type="dxa"/>
            <w:noWrap/>
            <w:hideMark/>
          </w:tcPr>
          <w:p w14:paraId="3F0169C1" w14:textId="77777777" w:rsidR="00F9589F" w:rsidRPr="00F9589F" w:rsidRDefault="00F9589F" w:rsidP="00F9589F">
            <w:pPr>
              <w:pStyle w:val="FigureorTableCaption"/>
            </w:pPr>
          </w:p>
        </w:tc>
        <w:tc>
          <w:tcPr>
            <w:tcW w:w="4780" w:type="dxa"/>
            <w:gridSpan w:val="4"/>
            <w:noWrap/>
            <w:hideMark/>
          </w:tcPr>
          <w:p w14:paraId="3442F12C" w14:textId="77777777" w:rsidR="00F9589F" w:rsidRPr="00F9589F" w:rsidRDefault="00F9589F" w:rsidP="00F9589F">
            <w:pPr>
              <w:pStyle w:val="FigureorTableCaption"/>
            </w:pPr>
            <w:r w:rsidRPr="00F9589F">
              <w:t>period</w:t>
            </w:r>
          </w:p>
        </w:tc>
      </w:tr>
      <w:tr w:rsidR="00F9589F" w:rsidRPr="00F9589F" w14:paraId="32121CDC" w14:textId="77777777" w:rsidTr="00F9589F">
        <w:trPr>
          <w:trHeight w:val="300"/>
        </w:trPr>
        <w:tc>
          <w:tcPr>
            <w:tcW w:w="1300" w:type="dxa"/>
            <w:noWrap/>
            <w:hideMark/>
          </w:tcPr>
          <w:p w14:paraId="16B57F61" w14:textId="77777777" w:rsidR="00F9589F" w:rsidRPr="00F9589F" w:rsidRDefault="00F9589F" w:rsidP="00F9589F">
            <w:pPr>
              <w:pStyle w:val="FigureorTableCaption"/>
            </w:pPr>
          </w:p>
        </w:tc>
        <w:tc>
          <w:tcPr>
            <w:tcW w:w="1860" w:type="dxa"/>
            <w:noWrap/>
            <w:hideMark/>
          </w:tcPr>
          <w:p w14:paraId="4BE47332" w14:textId="77777777" w:rsidR="00F9589F" w:rsidRPr="00F9589F" w:rsidRDefault="00F9589F" w:rsidP="00F9589F">
            <w:pPr>
              <w:pStyle w:val="FigureorTableCaption"/>
            </w:pPr>
          </w:p>
        </w:tc>
        <w:tc>
          <w:tcPr>
            <w:tcW w:w="1140" w:type="dxa"/>
            <w:noWrap/>
            <w:hideMark/>
          </w:tcPr>
          <w:p w14:paraId="16241F88" w14:textId="77777777" w:rsidR="00F9589F" w:rsidRPr="00F9589F" w:rsidRDefault="00F9589F" w:rsidP="00F9589F">
            <w:pPr>
              <w:pStyle w:val="FigureorTableCaption"/>
            </w:pPr>
          </w:p>
        </w:tc>
        <w:tc>
          <w:tcPr>
            <w:tcW w:w="1200" w:type="dxa"/>
            <w:noWrap/>
            <w:hideMark/>
          </w:tcPr>
          <w:p w14:paraId="02DA5A22" w14:textId="77777777" w:rsidR="00F9589F" w:rsidRPr="00F9589F" w:rsidRDefault="00F9589F" w:rsidP="00F9589F">
            <w:pPr>
              <w:pStyle w:val="FigureorTableCaption"/>
            </w:pPr>
          </w:p>
        </w:tc>
        <w:tc>
          <w:tcPr>
            <w:tcW w:w="1060" w:type="dxa"/>
            <w:noWrap/>
            <w:hideMark/>
          </w:tcPr>
          <w:p w14:paraId="0DC086E6" w14:textId="77777777" w:rsidR="00F9589F" w:rsidRPr="00F9589F" w:rsidRDefault="00F9589F" w:rsidP="00F9589F">
            <w:pPr>
              <w:pStyle w:val="FigureorTableCaption"/>
            </w:pPr>
          </w:p>
        </w:tc>
        <w:tc>
          <w:tcPr>
            <w:tcW w:w="1060" w:type="dxa"/>
            <w:noWrap/>
            <w:hideMark/>
          </w:tcPr>
          <w:p w14:paraId="2E03D00B" w14:textId="77777777" w:rsidR="00F9589F" w:rsidRPr="00F9589F" w:rsidRDefault="00F9589F" w:rsidP="00F9589F">
            <w:pPr>
              <w:pStyle w:val="FigureorTableCaption"/>
            </w:pPr>
          </w:p>
        </w:tc>
        <w:tc>
          <w:tcPr>
            <w:tcW w:w="2260" w:type="dxa"/>
            <w:gridSpan w:val="2"/>
            <w:noWrap/>
            <w:hideMark/>
          </w:tcPr>
          <w:p w14:paraId="63510019" w14:textId="77777777" w:rsidR="00F9589F" w:rsidRPr="00F9589F" w:rsidRDefault="00F9589F" w:rsidP="00F9589F">
            <w:pPr>
              <w:pStyle w:val="FigureorTableCaption"/>
            </w:pPr>
            <w:r w:rsidRPr="00F9589F">
              <w:t>pre-incubation</w:t>
            </w:r>
          </w:p>
        </w:tc>
        <w:tc>
          <w:tcPr>
            <w:tcW w:w="2520" w:type="dxa"/>
            <w:gridSpan w:val="2"/>
            <w:noWrap/>
            <w:hideMark/>
          </w:tcPr>
          <w:p w14:paraId="357DB193" w14:textId="77777777" w:rsidR="00F9589F" w:rsidRPr="00F9589F" w:rsidRDefault="00F9589F" w:rsidP="00F9589F">
            <w:pPr>
              <w:pStyle w:val="FigureorTableCaption"/>
            </w:pPr>
            <w:r w:rsidRPr="00F9589F">
              <w:t>equilibrium respiration</w:t>
            </w:r>
          </w:p>
        </w:tc>
      </w:tr>
      <w:tr w:rsidR="00F9589F" w:rsidRPr="00F9589F" w14:paraId="3D537081" w14:textId="77777777" w:rsidTr="00F9589F">
        <w:trPr>
          <w:trHeight w:val="900"/>
        </w:trPr>
        <w:tc>
          <w:tcPr>
            <w:tcW w:w="1300" w:type="dxa"/>
            <w:hideMark/>
          </w:tcPr>
          <w:p w14:paraId="7BE9F032" w14:textId="77777777" w:rsidR="00F9589F" w:rsidRPr="00F9589F" w:rsidRDefault="00F9589F" w:rsidP="00F9589F">
            <w:pPr>
              <w:pStyle w:val="FigureorTableCaption"/>
            </w:pPr>
            <w:r w:rsidRPr="00F9589F">
              <w:t>experiment</w:t>
            </w:r>
          </w:p>
        </w:tc>
        <w:tc>
          <w:tcPr>
            <w:tcW w:w="1860" w:type="dxa"/>
            <w:noWrap/>
            <w:hideMark/>
          </w:tcPr>
          <w:p w14:paraId="58B0AAEB" w14:textId="77777777" w:rsidR="00F9589F" w:rsidRPr="00F9589F" w:rsidRDefault="00F9589F" w:rsidP="00F9589F">
            <w:pPr>
              <w:pStyle w:val="FigureorTableCaption"/>
            </w:pPr>
            <w:r w:rsidRPr="00F9589F">
              <w:t>treatment</w:t>
            </w:r>
          </w:p>
        </w:tc>
        <w:tc>
          <w:tcPr>
            <w:tcW w:w="1140" w:type="dxa"/>
            <w:hideMark/>
          </w:tcPr>
          <w:p w14:paraId="0C99E3D9" w14:textId="77777777" w:rsidR="00F9589F" w:rsidRPr="00F9589F" w:rsidRDefault="00F9589F" w:rsidP="00F9589F">
            <w:pPr>
              <w:pStyle w:val="FigureorTableCaption"/>
            </w:pPr>
            <w:r w:rsidRPr="00F9589F">
              <w:t>sample collection date</w:t>
            </w:r>
          </w:p>
        </w:tc>
        <w:tc>
          <w:tcPr>
            <w:tcW w:w="1200" w:type="dxa"/>
            <w:hideMark/>
          </w:tcPr>
          <w:p w14:paraId="06C6B395" w14:textId="77777777" w:rsidR="00F9589F" w:rsidRPr="00F9589F" w:rsidRDefault="00F9589F" w:rsidP="00F9589F">
            <w:pPr>
              <w:pStyle w:val="FigureorTableCaption"/>
            </w:pPr>
            <w:r w:rsidRPr="00F9589F">
              <w:t>incubation date</w:t>
            </w:r>
          </w:p>
        </w:tc>
        <w:tc>
          <w:tcPr>
            <w:tcW w:w="1060" w:type="dxa"/>
            <w:hideMark/>
          </w:tcPr>
          <w:p w14:paraId="0FE41401" w14:textId="77777777" w:rsidR="00F9589F" w:rsidRPr="00F9589F" w:rsidRDefault="00F9589F" w:rsidP="00F9589F">
            <w:pPr>
              <w:pStyle w:val="FigureorTableCaption"/>
            </w:pPr>
            <w:r w:rsidRPr="00F9589F">
              <w:t>initial moisture content*</w:t>
            </w:r>
          </w:p>
        </w:tc>
        <w:tc>
          <w:tcPr>
            <w:tcW w:w="1060" w:type="dxa"/>
            <w:hideMark/>
          </w:tcPr>
          <w:p w14:paraId="3BE018AB" w14:textId="77777777" w:rsidR="00F9589F" w:rsidRPr="00F9589F" w:rsidRDefault="00F9589F" w:rsidP="00F9589F">
            <w:pPr>
              <w:pStyle w:val="FigureorTableCaption"/>
            </w:pPr>
            <w:r w:rsidRPr="00F9589F">
              <w:t>adjusted moisture content</w:t>
            </w:r>
          </w:p>
        </w:tc>
        <w:tc>
          <w:tcPr>
            <w:tcW w:w="1080" w:type="dxa"/>
            <w:hideMark/>
          </w:tcPr>
          <w:p w14:paraId="1F1F3BB4" w14:textId="77777777" w:rsidR="00F9589F" w:rsidRPr="00F9589F" w:rsidRDefault="00F9589F" w:rsidP="00F9589F">
            <w:pPr>
              <w:pStyle w:val="FigureorTableCaption"/>
            </w:pPr>
            <w:r w:rsidRPr="00F9589F">
              <w:t>time</w:t>
            </w:r>
          </w:p>
        </w:tc>
        <w:tc>
          <w:tcPr>
            <w:tcW w:w="1180" w:type="dxa"/>
            <w:hideMark/>
          </w:tcPr>
          <w:p w14:paraId="0C422B3B" w14:textId="77777777" w:rsidR="00F9589F" w:rsidRPr="00F9589F" w:rsidRDefault="00F9589F" w:rsidP="00F9589F">
            <w:pPr>
              <w:pStyle w:val="FigureorTableCaption"/>
            </w:pPr>
            <w:r w:rsidRPr="00F9589F">
              <w:t>∆</w:t>
            </w:r>
            <w:r w:rsidRPr="00F9589F">
              <w:rPr>
                <w:vertAlign w:val="superscript"/>
              </w:rPr>
              <w:t>14</w:t>
            </w:r>
            <w:r w:rsidRPr="00F9589F">
              <w:t>C measured</w:t>
            </w:r>
          </w:p>
        </w:tc>
        <w:tc>
          <w:tcPr>
            <w:tcW w:w="1340" w:type="dxa"/>
            <w:hideMark/>
          </w:tcPr>
          <w:p w14:paraId="61812ACF" w14:textId="77777777" w:rsidR="00F9589F" w:rsidRPr="00F9589F" w:rsidRDefault="00F9589F" w:rsidP="00F9589F">
            <w:pPr>
              <w:pStyle w:val="FigureorTableCaption"/>
            </w:pPr>
            <w:r w:rsidRPr="00F9589F">
              <w:t>time</w:t>
            </w:r>
          </w:p>
        </w:tc>
        <w:tc>
          <w:tcPr>
            <w:tcW w:w="1180" w:type="dxa"/>
            <w:hideMark/>
          </w:tcPr>
          <w:p w14:paraId="33541FC4" w14:textId="77777777" w:rsidR="00F9589F" w:rsidRPr="00F9589F" w:rsidRDefault="00F9589F" w:rsidP="00F9589F">
            <w:pPr>
              <w:pStyle w:val="FigureorTableCaption"/>
            </w:pPr>
            <w:r w:rsidRPr="00F9589F">
              <w:t>∆</w:t>
            </w:r>
            <w:r w:rsidRPr="00F9589F">
              <w:rPr>
                <w:vertAlign w:val="superscript"/>
              </w:rPr>
              <w:t>14</w:t>
            </w:r>
            <w:r w:rsidRPr="00F9589F">
              <w:t>C measured</w:t>
            </w:r>
          </w:p>
        </w:tc>
      </w:tr>
      <w:tr w:rsidR="00F9589F" w:rsidRPr="00F9589F" w14:paraId="21FD4E74" w14:textId="77777777" w:rsidTr="00F9589F">
        <w:trPr>
          <w:trHeight w:val="900"/>
        </w:trPr>
        <w:tc>
          <w:tcPr>
            <w:tcW w:w="1300" w:type="dxa"/>
            <w:noWrap/>
            <w:hideMark/>
          </w:tcPr>
          <w:p w14:paraId="450FD796" w14:textId="77777777" w:rsidR="00F9589F" w:rsidRPr="00F9589F" w:rsidRDefault="00F9589F" w:rsidP="00F9589F">
            <w:pPr>
              <w:pStyle w:val="FigureorTableCaption"/>
            </w:pPr>
          </w:p>
        </w:tc>
        <w:tc>
          <w:tcPr>
            <w:tcW w:w="1860" w:type="dxa"/>
            <w:noWrap/>
            <w:hideMark/>
          </w:tcPr>
          <w:p w14:paraId="0BCE5D5A" w14:textId="77777777" w:rsidR="00F9589F" w:rsidRPr="00F9589F" w:rsidRDefault="00F9589F" w:rsidP="00F9589F">
            <w:pPr>
              <w:pStyle w:val="FigureorTableCaption"/>
              <w:rPr>
                <w:i/>
                <w:iCs/>
              </w:rPr>
            </w:pPr>
          </w:p>
        </w:tc>
        <w:tc>
          <w:tcPr>
            <w:tcW w:w="1140" w:type="dxa"/>
            <w:noWrap/>
            <w:hideMark/>
          </w:tcPr>
          <w:p w14:paraId="06E00098" w14:textId="77777777" w:rsidR="00F9589F" w:rsidRPr="00F9589F" w:rsidRDefault="00F9589F" w:rsidP="00F9589F">
            <w:pPr>
              <w:pStyle w:val="FigureorTableCaption"/>
              <w:rPr>
                <w:i/>
                <w:iCs/>
              </w:rPr>
            </w:pPr>
          </w:p>
        </w:tc>
        <w:tc>
          <w:tcPr>
            <w:tcW w:w="1200" w:type="dxa"/>
            <w:noWrap/>
            <w:hideMark/>
          </w:tcPr>
          <w:p w14:paraId="5A8371DA" w14:textId="77777777" w:rsidR="00F9589F" w:rsidRPr="00F9589F" w:rsidRDefault="00F9589F" w:rsidP="00F9589F">
            <w:pPr>
              <w:pStyle w:val="FigureorTableCaption"/>
              <w:rPr>
                <w:i/>
                <w:iCs/>
              </w:rPr>
            </w:pPr>
            <w:r w:rsidRPr="00F9589F">
              <w:rPr>
                <w:i/>
                <w:iCs/>
              </w:rPr>
              <w:t>year</w:t>
            </w:r>
          </w:p>
        </w:tc>
        <w:tc>
          <w:tcPr>
            <w:tcW w:w="1060" w:type="dxa"/>
            <w:hideMark/>
          </w:tcPr>
          <w:p w14:paraId="7FB39F98" w14:textId="77777777" w:rsidR="00F9589F" w:rsidRPr="00F9589F" w:rsidRDefault="00F9589F" w:rsidP="00F9589F">
            <w:pPr>
              <w:pStyle w:val="FigureorTableCaption"/>
              <w:rPr>
                <w:i/>
                <w:iCs/>
              </w:rPr>
            </w:pPr>
            <w:r w:rsidRPr="00F9589F">
              <w:rPr>
                <w:i/>
                <w:iCs/>
              </w:rPr>
              <w:t>% water holding capacity</w:t>
            </w:r>
          </w:p>
        </w:tc>
        <w:tc>
          <w:tcPr>
            <w:tcW w:w="1060" w:type="dxa"/>
            <w:hideMark/>
          </w:tcPr>
          <w:p w14:paraId="28FE7D89" w14:textId="77777777" w:rsidR="00F9589F" w:rsidRPr="00F9589F" w:rsidRDefault="00F9589F" w:rsidP="00F9589F">
            <w:pPr>
              <w:pStyle w:val="FigureorTableCaption"/>
              <w:rPr>
                <w:i/>
                <w:iCs/>
              </w:rPr>
            </w:pPr>
            <w:r w:rsidRPr="00F9589F">
              <w:rPr>
                <w:i/>
                <w:iCs/>
              </w:rPr>
              <w:t>% water holding capacity</w:t>
            </w:r>
          </w:p>
        </w:tc>
        <w:tc>
          <w:tcPr>
            <w:tcW w:w="1080" w:type="dxa"/>
            <w:noWrap/>
            <w:hideMark/>
          </w:tcPr>
          <w:p w14:paraId="4622B93A" w14:textId="77777777" w:rsidR="00F9589F" w:rsidRPr="00F9589F" w:rsidRDefault="00F9589F" w:rsidP="00F9589F">
            <w:pPr>
              <w:pStyle w:val="FigureorTableCaption"/>
              <w:rPr>
                <w:i/>
                <w:iCs/>
              </w:rPr>
            </w:pPr>
            <w:r w:rsidRPr="00F9589F">
              <w:rPr>
                <w:i/>
                <w:iCs/>
              </w:rPr>
              <w:t>days</w:t>
            </w:r>
          </w:p>
        </w:tc>
        <w:tc>
          <w:tcPr>
            <w:tcW w:w="1180" w:type="dxa"/>
            <w:noWrap/>
            <w:hideMark/>
          </w:tcPr>
          <w:p w14:paraId="3D28B259" w14:textId="77777777" w:rsidR="00F9589F" w:rsidRPr="00F9589F" w:rsidRDefault="00F9589F" w:rsidP="00F9589F">
            <w:pPr>
              <w:pStyle w:val="FigureorTableCaption"/>
              <w:rPr>
                <w:i/>
                <w:iCs/>
              </w:rPr>
            </w:pPr>
          </w:p>
        </w:tc>
        <w:tc>
          <w:tcPr>
            <w:tcW w:w="1340" w:type="dxa"/>
            <w:noWrap/>
            <w:hideMark/>
          </w:tcPr>
          <w:p w14:paraId="5D4ED6B9" w14:textId="77777777" w:rsidR="00F9589F" w:rsidRPr="00F9589F" w:rsidRDefault="00F9589F" w:rsidP="00F9589F">
            <w:pPr>
              <w:pStyle w:val="FigureorTableCaption"/>
              <w:rPr>
                <w:i/>
                <w:iCs/>
              </w:rPr>
            </w:pPr>
            <w:r w:rsidRPr="00F9589F">
              <w:rPr>
                <w:i/>
                <w:iCs/>
              </w:rPr>
              <w:t>days</w:t>
            </w:r>
          </w:p>
        </w:tc>
        <w:tc>
          <w:tcPr>
            <w:tcW w:w="1180" w:type="dxa"/>
            <w:noWrap/>
            <w:hideMark/>
          </w:tcPr>
          <w:p w14:paraId="3490619B" w14:textId="77777777" w:rsidR="00F9589F" w:rsidRPr="00F9589F" w:rsidRDefault="00F9589F" w:rsidP="00F9589F">
            <w:pPr>
              <w:pStyle w:val="FigureorTableCaption"/>
              <w:rPr>
                <w:i/>
                <w:iCs/>
              </w:rPr>
            </w:pPr>
          </w:p>
        </w:tc>
      </w:tr>
      <w:tr w:rsidR="00F9589F" w:rsidRPr="00F9589F" w14:paraId="6C3BB7FE" w14:textId="77777777" w:rsidTr="00F9589F">
        <w:trPr>
          <w:trHeight w:val="300"/>
        </w:trPr>
        <w:tc>
          <w:tcPr>
            <w:tcW w:w="1300" w:type="dxa"/>
            <w:vMerge w:val="restart"/>
            <w:noWrap/>
            <w:hideMark/>
          </w:tcPr>
          <w:p w14:paraId="0DB77523" w14:textId="77777777" w:rsidR="00F9589F" w:rsidRPr="00F9589F" w:rsidRDefault="00F9589F" w:rsidP="00F9589F">
            <w:pPr>
              <w:pStyle w:val="FigureorTableCaption"/>
            </w:pPr>
            <w:r w:rsidRPr="00F9589F">
              <w:t>1</w:t>
            </w:r>
          </w:p>
        </w:tc>
        <w:tc>
          <w:tcPr>
            <w:tcW w:w="1860" w:type="dxa"/>
            <w:noWrap/>
            <w:hideMark/>
          </w:tcPr>
          <w:p w14:paraId="52156DA5" w14:textId="77777777" w:rsidR="00F9589F" w:rsidRPr="00F9589F" w:rsidRDefault="00F9589F" w:rsidP="00F9589F">
            <w:pPr>
              <w:pStyle w:val="FigureorTableCaption"/>
            </w:pPr>
            <w:r w:rsidRPr="00F9589F">
              <w:t>control</w:t>
            </w:r>
          </w:p>
        </w:tc>
        <w:tc>
          <w:tcPr>
            <w:tcW w:w="1140" w:type="dxa"/>
            <w:noWrap/>
            <w:hideMark/>
          </w:tcPr>
          <w:p w14:paraId="1B1C3A0C" w14:textId="77777777" w:rsidR="00F9589F" w:rsidRPr="00F9589F" w:rsidRDefault="00F9589F" w:rsidP="00F9589F">
            <w:pPr>
              <w:pStyle w:val="FigureorTableCaption"/>
            </w:pPr>
            <w:r w:rsidRPr="00F9589F">
              <w:t>2011</w:t>
            </w:r>
          </w:p>
        </w:tc>
        <w:tc>
          <w:tcPr>
            <w:tcW w:w="1200" w:type="dxa"/>
            <w:noWrap/>
            <w:hideMark/>
          </w:tcPr>
          <w:p w14:paraId="24EB8F70" w14:textId="77777777" w:rsidR="00F9589F" w:rsidRPr="00F9589F" w:rsidRDefault="00F9589F" w:rsidP="00F9589F">
            <w:pPr>
              <w:pStyle w:val="FigureorTableCaption"/>
            </w:pPr>
            <w:r w:rsidRPr="00F9589F">
              <w:t>2011</w:t>
            </w:r>
          </w:p>
        </w:tc>
        <w:tc>
          <w:tcPr>
            <w:tcW w:w="1060" w:type="dxa"/>
            <w:noWrap/>
            <w:hideMark/>
          </w:tcPr>
          <w:p w14:paraId="7BEA948D" w14:textId="77777777" w:rsidR="00F9589F" w:rsidRPr="00F9589F" w:rsidRDefault="00F9589F" w:rsidP="00F9589F">
            <w:pPr>
              <w:pStyle w:val="FigureorTableCaption"/>
            </w:pPr>
            <w:r w:rsidRPr="00F9589F">
              <w:t>18</w:t>
            </w:r>
          </w:p>
        </w:tc>
        <w:tc>
          <w:tcPr>
            <w:tcW w:w="1060" w:type="dxa"/>
            <w:noWrap/>
            <w:hideMark/>
          </w:tcPr>
          <w:p w14:paraId="7151CF65" w14:textId="77777777" w:rsidR="00F9589F" w:rsidRPr="00F9589F" w:rsidRDefault="00F9589F" w:rsidP="00F9589F">
            <w:pPr>
              <w:pStyle w:val="FigureorTableCaption"/>
            </w:pPr>
            <w:r w:rsidRPr="00F9589F">
              <w:t>60</w:t>
            </w:r>
          </w:p>
        </w:tc>
        <w:tc>
          <w:tcPr>
            <w:tcW w:w="1080" w:type="dxa"/>
            <w:noWrap/>
            <w:hideMark/>
          </w:tcPr>
          <w:p w14:paraId="6A8E3E5D" w14:textId="77777777" w:rsidR="00F9589F" w:rsidRPr="00F9589F" w:rsidRDefault="00F9589F" w:rsidP="00F9589F">
            <w:pPr>
              <w:pStyle w:val="FigureorTableCaption"/>
            </w:pPr>
            <w:r w:rsidRPr="00F9589F">
              <w:t>4</w:t>
            </w:r>
          </w:p>
        </w:tc>
        <w:tc>
          <w:tcPr>
            <w:tcW w:w="1180" w:type="dxa"/>
            <w:noWrap/>
            <w:hideMark/>
          </w:tcPr>
          <w:p w14:paraId="6DFB6C8B" w14:textId="77777777" w:rsidR="00F9589F" w:rsidRPr="00F9589F" w:rsidRDefault="00F9589F" w:rsidP="00F9589F">
            <w:pPr>
              <w:pStyle w:val="FigureorTableCaption"/>
            </w:pPr>
            <w:r w:rsidRPr="00F9589F">
              <w:t>no</w:t>
            </w:r>
          </w:p>
        </w:tc>
        <w:tc>
          <w:tcPr>
            <w:tcW w:w="1340" w:type="dxa"/>
            <w:noWrap/>
            <w:hideMark/>
          </w:tcPr>
          <w:p w14:paraId="61800CE0" w14:textId="77777777" w:rsidR="00F9589F" w:rsidRPr="00F9589F" w:rsidRDefault="00F9589F" w:rsidP="00F9589F">
            <w:pPr>
              <w:pStyle w:val="FigureorTableCaption"/>
            </w:pPr>
            <w:r w:rsidRPr="00F9589F">
              <w:t>14</w:t>
            </w:r>
          </w:p>
        </w:tc>
        <w:tc>
          <w:tcPr>
            <w:tcW w:w="1180" w:type="dxa"/>
            <w:noWrap/>
            <w:hideMark/>
          </w:tcPr>
          <w:p w14:paraId="087ADB4C" w14:textId="77777777" w:rsidR="00F9589F" w:rsidRPr="00F9589F" w:rsidRDefault="00F9589F" w:rsidP="00F9589F">
            <w:pPr>
              <w:pStyle w:val="FigureorTableCaption"/>
            </w:pPr>
            <w:r w:rsidRPr="00F9589F">
              <w:t>yes</w:t>
            </w:r>
          </w:p>
        </w:tc>
      </w:tr>
      <w:tr w:rsidR="00F9589F" w:rsidRPr="00F9589F" w14:paraId="07C83B39" w14:textId="77777777" w:rsidTr="00F9589F">
        <w:trPr>
          <w:trHeight w:val="300"/>
        </w:trPr>
        <w:tc>
          <w:tcPr>
            <w:tcW w:w="1300" w:type="dxa"/>
            <w:vMerge/>
            <w:hideMark/>
          </w:tcPr>
          <w:p w14:paraId="4A0E6CC1" w14:textId="77777777" w:rsidR="00F9589F" w:rsidRPr="00F9589F" w:rsidRDefault="00F9589F" w:rsidP="00F9589F">
            <w:pPr>
              <w:pStyle w:val="FigureorTableCaption"/>
            </w:pPr>
          </w:p>
        </w:tc>
        <w:tc>
          <w:tcPr>
            <w:tcW w:w="1860" w:type="dxa"/>
            <w:noWrap/>
            <w:hideMark/>
          </w:tcPr>
          <w:p w14:paraId="266F0E18" w14:textId="77777777" w:rsidR="00F9589F" w:rsidRPr="00F9589F" w:rsidRDefault="00F9589F" w:rsidP="00F9589F">
            <w:pPr>
              <w:pStyle w:val="FigureorTableCaption"/>
            </w:pPr>
            <w:r w:rsidRPr="00F9589F">
              <w:t>air-dry + storage</w:t>
            </w:r>
          </w:p>
        </w:tc>
        <w:tc>
          <w:tcPr>
            <w:tcW w:w="1140" w:type="dxa"/>
            <w:noWrap/>
            <w:hideMark/>
          </w:tcPr>
          <w:p w14:paraId="0D7C6A5D" w14:textId="77777777" w:rsidR="00F9589F" w:rsidRPr="00F9589F" w:rsidRDefault="00F9589F" w:rsidP="00F9589F">
            <w:pPr>
              <w:pStyle w:val="FigureorTableCaption"/>
            </w:pPr>
            <w:r w:rsidRPr="00F9589F">
              <w:t>2011</w:t>
            </w:r>
          </w:p>
        </w:tc>
        <w:tc>
          <w:tcPr>
            <w:tcW w:w="1200" w:type="dxa"/>
            <w:noWrap/>
            <w:hideMark/>
          </w:tcPr>
          <w:p w14:paraId="79093BBC" w14:textId="77777777" w:rsidR="00F9589F" w:rsidRPr="00F9589F" w:rsidRDefault="00F9589F" w:rsidP="00F9589F">
            <w:pPr>
              <w:pStyle w:val="FigureorTableCaption"/>
            </w:pPr>
            <w:r w:rsidRPr="00F9589F">
              <w:t>2018</w:t>
            </w:r>
          </w:p>
        </w:tc>
        <w:tc>
          <w:tcPr>
            <w:tcW w:w="1060" w:type="dxa"/>
            <w:noWrap/>
            <w:hideMark/>
          </w:tcPr>
          <w:p w14:paraId="7245A636" w14:textId="77777777" w:rsidR="00F9589F" w:rsidRPr="00F9589F" w:rsidRDefault="00F9589F" w:rsidP="00F9589F">
            <w:pPr>
              <w:pStyle w:val="FigureorTableCaption"/>
            </w:pPr>
            <w:r w:rsidRPr="00F9589F">
              <w:t>0</w:t>
            </w:r>
          </w:p>
        </w:tc>
        <w:tc>
          <w:tcPr>
            <w:tcW w:w="1060" w:type="dxa"/>
            <w:noWrap/>
            <w:hideMark/>
          </w:tcPr>
          <w:p w14:paraId="75065CD3" w14:textId="77777777" w:rsidR="00F9589F" w:rsidRPr="00F9589F" w:rsidRDefault="00F9589F" w:rsidP="00F9589F">
            <w:pPr>
              <w:pStyle w:val="FigureorTableCaption"/>
            </w:pPr>
            <w:r w:rsidRPr="00F9589F">
              <w:t>60</w:t>
            </w:r>
          </w:p>
        </w:tc>
        <w:tc>
          <w:tcPr>
            <w:tcW w:w="1080" w:type="dxa"/>
            <w:noWrap/>
            <w:hideMark/>
          </w:tcPr>
          <w:p w14:paraId="10240A8F" w14:textId="77777777" w:rsidR="00F9589F" w:rsidRPr="00F9589F" w:rsidRDefault="00F9589F" w:rsidP="00F9589F">
            <w:pPr>
              <w:pStyle w:val="FigureorTableCaption"/>
            </w:pPr>
            <w:r w:rsidRPr="00F9589F">
              <w:t>4</w:t>
            </w:r>
          </w:p>
        </w:tc>
        <w:tc>
          <w:tcPr>
            <w:tcW w:w="1180" w:type="dxa"/>
            <w:noWrap/>
            <w:hideMark/>
          </w:tcPr>
          <w:p w14:paraId="51B5C5D2" w14:textId="77777777" w:rsidR="00F9589F" w:rsidRPr="00F9589F" w:rsidRDefault="00F9589F" w:rsidP="00F9589F">
            <w:pPr>
              <w:pStyle w:val="FigureorTableCaption"/>
            </w:pPr>
            <w:r w:rsidRPr="00F9589F">
              <w:t>yes</w:t>
            </w:r>
          </w:p>
        </w:tc>
        <w:tc>
          <w:tcPr>
            <w:tcW w:w="1340" w:type="dxa"/>
            <w:noWrap/>
            <w:hideMark/>
          </w:tcPr>
          <w:p w14:paraId="4572FA22" w14:textId="77777777" w:rsidR="00F9589F" w:rsidRPr="00F9589F" w:rsidRDefault="00F9589F" w:rsidP="00F9589F">
            <w:pPr>
              <w:pStyle w:val="FigureorTableCaption"/>
            </w:pPr>
            <w:r w:rsidRPr="00F9589F">
              <w:t>5 to 45</w:t>
            </w:r>
          </w:p>
        </w:tc>
        <w:tc>
          <w:tcPr>
            <w:tcW w:w="1180" w:type="dxa"/>
            <w:noWrap/>
            <w:hideMark/>
          </w:tcPr>
          <w:p w14:paraId="66F2B2F4" w14:textId="77777777" w:rsidR="00F9589F" w:rsidRPr="00F9589F" w:rsidRDefault="00F9589F" w:rsidP="00F9589F">
            <w:pPr>
              <w:pStyle w:val="FigureorTableCaption"/>
            </w:pPr>
            <w:r w:rsidRPr="00F9589F">
              <w:t>yes</w:t>
            </w:r>
          </w:p>
        </w:tc>
      </w:tr>
      <w:tr w:rsidR="00F9589F" w:rsidRPr="00F9589F" w14:paraId="429FB328" w14:textId="77777777" w:rsidTr="00F9589F">
        <w:trPr>
          <w:trHeight w:val="300"/>
        </w:trPr>
        <w:tc>
          <w:tcPr>
            <w:tcW w:w="1300" w:type="dxa"/>
            <w:vMerge w:val="restart"/>
            <w:noWrap/>
            <w:hideMark/>
          </w:tcPr>
          <w:p w14:paraId="2794A17F" w14:textId="77777777" w:rsidR="00F9589F" w:rsidRPr="00F9589F" w:rsidRDefault="00F9589F" w:rsidP="00F9589F">
            <w:pPr>
              <w:pStyle w:val="FigureorTableCaption"/>
            </w:pPr>
            <w:r w:rsidRPr="00F9589F">
              <w:t>2</w:t>
            </w:r>
          </w:p>
        </w:tc>
        <w:tc>
          <w:tcPr>
            <w:tcW w:w="1860" w:type="dxa"/>
            <w:noWrap/>
            <w:hideMark/>
          </w:tcPr>
          <w:p w14:paraId="0C0449ED" w14:textId="77777777" w:rsidR="00F9589F" w:rsidRPr="00F9589F" w:rsidRDefault="00F9589F" w:rsidP="00F9589F">
            <w:pPr>
              <w:pStyle w:val="FigureorTableCaption"/>
            </w:pPr>
            <w:r w:rsidRPr="00F9589F">
              <w:t>control</w:t>
            </w:r>
          </w:p>
        </w:tc>
        <w:tc>
          <w:tcPr>
            <w:tcW w:w="1140" w:type="dxa"/>
            <w:noWrap/>
            <w:hideMark/>
          </w:tcPr>
          <w:p w14:paraId="1B94B2D6" w14:textId="77777777" w:rsidR="00F9589F" w:rsidRPr="00F9589F" w:rsidRDefault="00F9589F" w:rsidP="00F9589F">
            <w:pPr>
              <w:pStyle w:val="FigureorTableCaption"/>
            </w:pPr>
            <w:r w:rsidRPr="00F9589F">
              <w:t>2019</w:t>
            </w:r>
          </w:p>
        </w:tc>
        <w:tc>
          <w:tcPr>
            <w:tcW w:w="1200" w:type="dxa"/>
            <w:noWrap/>
            <w:hideMark/>
          </w:tcPr>
          <w:p w14:paraId="329D75E3" w14:textId="77777777" w:rsidR="00F9589F" w:rsidRPr="00F9589F" w:rsidRDefault="00F9589F" w:rsidP="00F9589F">
            <w:pPr>
              <w:pStyle w:val="FigureorTableCaption"/>
            </w:pPr>
            <w:r w:rsidRPr="00F9589F">
              <w:t>2019</w:t>
            </w:r>
          </w:p>
        </w:tc>
        <w:tc>
          <w:tcPr>
            <w:tcW w:w="1060" w:type="dxa"/>
            <w:noWrap/>
            <w:hideMark/>
          </w:tcPr>
          <w:p w14:paraId="5DC05D81" w14:textId="77777777" w:rsidR="00F9589F" w:rsidRPr="00F9589F" w:rsidRDefault="00F9589F" w:rsidP="00F9589F">
            <w:pPr>
              <w:pStyle w:val="FigureorTableCaption"/>
            </w:pPr>
            <w:r w:rsidRPr="00F9589F">
              <w:t>19</w:t>
            </w:r>
          </w:p>
        </w:tc>
        <w:tc>
          <w:tcPr>
            <w:tcW w:w="1060" w:type="dxa"/>
            <w:noWrap/>
            <w:hideMark/>
          </w:tcPr>
          <w:p w14:paraId="37D0081D" w14:textId="77777777" w:rsidR="00F9589F" w:rsidRPr="00F9589F" w:rsidRDefault="00F9589F" w:rsidP="00F9589F">
            <w:pPr>
              <w:pStyle w:val="FigureorTableCaption"/>
            </w:pPr>
            <w:r w:rsidRPr="00F9589F">
              <w:t>60</w:t>
            </w:r>
          </w:p>
        </w:tc>
        <w:tc>
          <w:tcPr>
            <w:tcW w:w="1080" w:type="dxa"/>
            <w:noWrap/>
            <w:hideMark/>
          </w:tcPr>
          <w:p w14:paraId="42D409BE" w14:textId="77777777" w:rsidR="00F9589F" w:rsidRPr="00F9589F" w:rsidRDefault="00F9589F" w:rsidP="00F9589F">
            <w:pPr>
              <w:pStyle w:val="FigureorTableCaption"/>
            </w:pPr>
            <w:r w:rsidRPr="00F9589F">
              <w:t>4</w:t>
            </w:r>
          </w:p>
        </w:tc>
        <w:tc>
          <w:tcPr>
            <w:tcW w:w="1180" w:type="dxa"/>
            <w:noWrap/>
            <w:hideMark/>
          </w:tcPr>
          <w:p w14:paraId="5B868341" w14:textId="77777777" w:rsidR="00F9589F" w:rsidRPr="00F9589F" w:rsidRDefault="00F9589F" w:rsidP="00F9589F">
            <w:pPr>
              <w:pStyle w:val="FigureorTableCaption"/>
            </w:pPr>
            <w:r w:rsidRPr="00F9589F">
              <w:t>yes</w:t>
            </w:r>
          </w:p>
        </w:tc>
        <w:tc>
          <w:tcPr>
            <w:tcW w:w="1340" w:type="dxa"/>
            <w:noWrap/>
            <w:hideMark/>
          </w:tcPr>
          <w:p w14:paraId="52664E85" w14:textId="77777777" w:rsidR="00F9589F" w:rsidRPr="00F9589F" w:rsidRDefault="00F9589F" w:rsidP="00F9589F">
            <w:pPr>
              <w:pStyle w:val="FigureorTableCaption"/>
            </w:pPr>
            <w:r w:rsidRPr="00F9589F">
              <w:t>10 to 38</w:t>
            </w:r>
          </w:p>
        </w:tc>
        <w:tc>
          <w:tcPr>
            <w:tcW w:w="1180" w:type="dxa"/>
            <w:noWrap/>
            <w:hideMark/>
          </w:tcPr>
          <w:p w14:paraId="39DF3276" w14:textId="77777777" w:rsidR="00F9589F" w:rsidRPr="00F9589F" w:rsidRDefault="00F9589F" w:rsidP="00F9589F">
            <w:pPr>
              <w:pStyle w:val="FigureorTableCaption"/>
            </w:pPr>
            <w:r w:rsidRPr="00F9589F">
              <w:t>yes</w:t>
            </w:r>
          </w:p>
        </w:tc>
      </w:tr>
      <w:tr w:rsidR="00F9589F" w:rsidRPr="00F9589F" w14:paraId="29735FA2" w14:textId="77777777" w:rsidTr="00F9589F">
        <w:trPr>
          <w:trHeight w:val="300"/>
        </w:trPr>
        <w:tc>
          <w:tcPr>
            <w:tcW w:w="1300" w:type="dxa"/>
            <w:vMerge/>
            <w:hideMark/>
          </w:tcPr>
          <w:p w14:paraId="03A8DAA7" w14:textId="77777777" w:rsidR="00F9589F" w:rsidRPr="00F9589F" w:rsidRDefault="00F9589F" w:rsidP="00F9589F">
            <w:pPr>
              <w:pStyle w:val="FigureorTableCaption"/>
            </w:pPr>
          </w:p>
        </w:tc>
        <w:tc>
          <w:tcPr>
            <w:tcW w:w="1860" w:type="dxa"/>
            <w:noWrap/>
            <w:hideMark/>
          </w:tcPr>
          <w:p w14:paraId="7FD8F954" w14:textId="77777777" w:rsidR="00F9589F" w:rsidRPr="00F9589F" w:rsidRDefault="00F9589F" w:rsidP="00F9589F">
            <w:pPr>
              <w:pStyle w:val="FigureorTableCaption"/>
            </w:pPr>
            <w:r w:rsidRPr="00F9589F">
              <w:t>air-dry</w:t>
            </w:r>
          </w:p>
        </w:tc>
        <w:tc>
          <w:tcPr>
            <w:tcW w:w="1140" w:type="dxa"/>
            <w:noWrap/>
            <w:hideMark/>
          </w:tcPr>
          <w:p w14:paraId="41E2025A" w14:textId="77777777" w:rsidR="00F9589F" w:rsidRPr="00F9589F" w:rsidRDefault="00F9589F" w:rsidP="00F9589F">
            <w:pPr>
              <w:pStyle w:val="FigureorTableCaption"/>
            </w:pPr>
            <w:r w:rsidRPr="00F9589F">
              <w:t>2019</w:t>
            </w:r>
          </w:p>
        </w:tc>
        <w:tc>
          <w:tcPr>
            <w:tcW w:w="1200" w:type="dxa"/>
            <w:noWrap/>
            <w:hideMark/>
          </w:tcPr>
          <w:p w14:paraId="168113D6" w14:textId="77777777" w:rsidR="00F9589F" w:rsidRPr="00F9589F" w:rsidRDefault="00F9589F" w:rsidP="00F9589F">
            <w:pPr>
              <w:pStyle w:val="FigureorTableCaption"/>
            </w:pPr>
            <w:r w:rsidRPr="00F9589F">
              <w:t>2019</w:t>
            </w:r>
          </w:p>
        </w:tc>
        <w:tc>
          <w:tcPr>
            <w:tcW w:w="1060" w:type="dxa"/>
            <w:noWrap/>
            <w:hideMark/>
          </w:tcPr>
          <w:p w14:paraId="70E2A3C0" w14:textId="77777777" w:rsidR="00F9589F" w:rsidRPr="00F9589F" w:rsidRDefault="00F9589F" w:rsidP="00F9589F">
            <w:pPr>
              <w:pStyle w:val="FigureorTableCaption"/>
            </w:pPr>
            <w:r w:rsidRPr="00F9589F">
              <w:t>0</w:t>
            </w:r>
          </w:p>
        </w:tc>
        <w:tc>
          <w:tcPr>
            <w:tcW w:w="1060" w:type="dxa"/>
            <w:noWrap/>
            <w:hideMark/>
          </w:tcPr>
          <w:p w14:paraId="41B0E0A1" w14:textId="77777777" w:rsidR="00F9589F" w:rsidRPr="00F9589F" w:rsidRDefault="00F9589F" w:rsidP="00F9589F">
            <w:pPr>
              <w:pStyle w:val="FigureorTableCaption"/>
            </w:pPr>
            <w:r w:rsidRPr="00F9589F">
              <w:t>60</w:t>
            </w:r>
          </w:p>
        </w:tc>
        <w:tc>
          <w:tcPr>
            <w:tcW w:w="1080" w:type="dxa"/>
            <w:noWrap/>
            <w:hideMark/>
          </w:tcPr>
          <w:p w14:paraId="39A65F46" w14:textId="77777777" w:rsidR="00F9589F" w:rsidRPr="00F9589F" w:rsidRDefault="00F9589F" w:rsidP="00F9589F">
            <w:pPr>
              <w:pStyle w:val="FigureorTableCaption"/>
            </w:pPr>
            <w:r w:rsidRPr="00F9589F">
              <w:t>4</w:t>
            </w:r>
          </w:p>
        </w:tc>
        <w:tc>
          <w:tcPr>
            <w:tcW w:w="1180" w:type="dxa"/>
            <w:noWrap/>
            <w:hideMark/>
          </w:tcPr>
          <w:p w14:paraId="3EA1D1A7" w14:textId="77777777" w:rsidR="00F9589F" w:rsidRPr="00F9589F" w:rsidRDefault="00F9589F" w:rsidP="00F9589F">
            <w:pPr>
              <w:pStyle w:val="FigureorTableCaption"/>
            </w:pPr>
            <w:r w:rsidRPr="00F9589F">
              <w:t>yes</w:t>
            </w:r>
          </w:p>
        </w:tc>
        <w:tc>
          <w:tcPr>
            <w:tcW w:w="1340" w:type="dxa"/>
            <w:noWrap/>
            <w:hideMark/>
          </w:tcPr>
          <w:p w14:paraId="60F4C99C" w14:textId="77777777" w:rsidR="00F9589F" w:rsidRPr="00F9589F" w:rsidRDefault="00F9589F" w:rsidP="00F9589F">
            <w:pPr>
              <w:pStyle w:val="FigureorTableCaption"/>
            </w:pPr>
            <w:r w:rsidRPr="00F9589F">
              <w:t>7</w:t>
            </w:r>
          </w:p>
        </w:tc>
        <w:tc>
          <w:tcPr>
            <w:tcW w:w="1180" w:type="dxa"/>
            <w:noWrap/>
            <w:hideMark/>
          </w:tcPr>
          <w:p w14:paraId="29E74CA0" w14:textId="77777777" w:rsidR="00F9589F" w:rsidRPr="00F9589F" w:rsidRDefault="00F9589F" w:rsidP="00F9589F">
            <w:pPr>
              <w:pStyle w:val="FigureorTableCaption"/>
            </w:pPr>
            <w:r w:rsidRPr="00F9589F">
              <w:t>yes</w:t>
            </w:r>
          </w:p>
        </w:tc>
      </w:tr>
    </w:tbl>
    <w:p w14:paraId="1AA934A5" w14:textId="68556EDD" w:rsidR="009763F8" w:rsidRDefault="00F9589F">
      <w:r w:rsidRPr="00F9589F">
        <w:t>* mean field moisture content for control samples (n = 12 for Experiment 1, n = 6 for Experiment 2); air-dry moisture content for treatment samples</w:t>
      </w:r>
    </w:p>
    <w:sectPr w:rsidR="009763F8" w:rsidSect="00E31404">
      <w:headerReference w:type="default" r:id="rId10"/>
      <w:footerReference w:type="default" r:id="rId11"/>
      <w:headerReference w:type="first" r:id="rId12"/>
      <w:pgSz w:w="12240" w:h="15840"/>
      <w:pgMar w:top="1440" w:right="1440" w:bottom="1440" w:left="1440" w:header="432"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 w:author="Susan Trumbore" w:date="2020-06-29T15:43:00Z" w:initials="ST">
    <w:p w14:paraId="5374109F" w14:textId="72FAB04C" w:rsidR="00157F81" w:rsidRDefault="00157F81">
      <w:pPr>
        <w:pStyle w:val="CommentText"/>
      </w:pPr>
      <w:r>
        <w:rPr>
          <w:rStyle w:val="CommentReference"/>
        </w:rPr>
        <w:annotationRef/>
      </w:r>
      <w:r>
        <w:t>It would be nice if one of the key points had to do with the potential utility of archived incubations (storage in your title).  I feel like this is a major point of the work.  You could combined the first two bullets:  Air-drying and rewetting significantly alters 14C of respired CO2.</w:t>
      </w:r>
    </w:p>
    <w:p w14:paraId="387352DE" w14:textId="77777777" w:rsidR="00157F81" w:rsidRDefault="00157F81">
      <w:pPr>
        <w:pStyle w:val="CommentText"/>
      </w:pPr>
      <w:r>
        <w:t>Then you could add a third bullet:  Comparisons of Delta14C in CO2 respired from incubation of archived indicate no additional effect of storage duration.</w:t>
      </w:r>
    </w:p>
    <w:p w14:paraId="5D699B9D" w14:textId="17B2DBE2" w:rsidR="00157F81" w:rsidRDefault="00157F81">
      <w:pPr>
        <w:pStyle w:val="CommentText"/>
      </w:pPr>
      <w:r>
        <w:t>Or maybe just replace the third bullet point…</w:t>
      </w:r>
    </w:p>
  </w:comment>
  <w:comment w:id="2" w:author="Jeff Beem-Miller" w:date="2020-06-29T16:45:00Z" w:initials="JB">
    <w:p w14:paraId="100AEACE" w14:textId="3CBB1D34" w:rsidR="00157F81" w:rsidRDefault="00157F81">
      <w:pPr>
        <w:pStyle w:val="CommentText"/>
      </w:pPr>
      <w:r>
        <w:rPr>
          <w:rStyle w:val="CommentReference"/>
        </w:rPr>
        <w:annotationRef/>
      </w:r>
      <w:r>
        <w:t>Revise once new draft is done</w:t>
      </w:r>
    </w:p>
  </w:comment>
  <w:comment w:id="3" w:author="Jeff Beem-Miller" w:date="2020-06-29T17:19:00Z" w:initials="JB">
    <w:p w14:paraId="0FC74AEE" w14:textId="3B1D39C6" w:rsidR="00157F81" w:rsidRDefault="00157F81">
      <w:pPr>
        <w:pStyle w:val="CommentText"/>
      </w:pPr>
      <w:r>
        <w:rPr>
          <w:rStyle w:val="CommentReference"/>
        </w:rPr>
        <w:annotationRef/>
      </w:r>
      <w:r>
        <w:t>Confirm this citation</w:t>
      </w:r>
    </w:p>
  </w:comment>
  <w:comment w:id="4" w:author="Jeff Beem-Miller" w:date="2020-06-29T19:13:00Z" w:initials="JB">
    <w:p w14:paraId="325F39F7" w14:textId="6D83FDB9" w:rsidR="00157F81" w:rsidRDefault="00157F81">
      <w:pPr>
        <w:pStyle w:val="CommentText"/>
      </w:pPr>
      <w:r>
        <w:rPr>
          <w:rStyle w:val="CommentReference"/>
        </w:rPr>
        <w:annotationRef/>
      </w:r>
      <w:r>
        <w:t>Needs to be fleshed out more. How is this relevant to the narrative?</w:t>
      </w:r>
    </w:p>
  </w:comment>
  <w:comment w:id="5" w:author="Guggenberger" w:date="2020-06-29T21:13:00Z" w:initials="G">
    <w:p w14:paraId="55BC838A" w14:textId="77777777" w:rsidR="00157F81" w:rsidRDefault="00157F81" w:rsidP="00356AAE">
      <w:pPr>
        <w:pStyle w:val="CommentText"/>
      </w:pPr>
      <w:r>
        <w:rPr>
          <w:rStyle w:val="CommentReference"/>
        </w:rPr>
        <w:annotationRef/>
      </w:r>
      <w:r>
        <w:t>I would provide a table with the basic parameters of the 12 soils.</w:t>
      </w:r>
    </w:p>
  </w:comment>
  <w:comment w:id="6" w:author="Marion Schrumpf" w:date="2020-06-30T12:46:00Z" w:initials="MS">
    <w:p w14:paraId="333EEF18" w14:textId="77777777" w:rsidR="00157F81" w:rsidRDefault="00157F81" w:rsidP="00A85B49">
      <w:pPr>
        <w:pStyle w:val="CommentText"/>
      </w:pPr>
      <w:r>
        <w:rPr>
          <w:rStyle w:val="CommentReference"/>
        </w:rPr>
        <w:annotationRef/>
      </w:r>
      <w:r>
        <w:t xml:space="preserve">Ok, here it is, but I would probably explain that before, because it is easier to understand a text forward than backwards </w:t>
      </w:r>
      <w:r>
        <w:sym w:font="Wingdings" w:char="F04A"/>
      </w:r>
    </w:p>
  </w:comment>
  <w:comment w:id="7" w:author="Guggenberger" w:date="2020-06-29T15:43:00Z" w:initials="G">
    <w:p w14:paraId="7298395B" w14:textId="0671BE45" w:rsidR="00157F81" w:rsidRDefault="00157F81">
      <w:pPr>
        <w:pStyle w:val="CommentText"/>
      </w:pPr>
      <w:r>
        <w:rPr>
          <w:rStyle w:val="CommentReference"/>
        </w:rPr>
        <w:annotationRef/>
      </w:r>
      <w:r>
        <w:t>Please, state exactly how the soils have been dried and stored afterwards. If the drying was different for the different samples, then it would be worth to have a look on the data, whether this has an effect on d14C-CO2.</w:t>
      </w:r>
    </w:p>
  </w:comment>
  <w:comment w:id="8" w:author="Guggenberger" w:date="2020-06-29T15:43:00Z" w:initials="G">
    <w:p w14:paraId="549D138A" w14:textId="4CF9DB70" w:rsidR="00157F81" w:rsidRDefault="00157F81">
      <w:pPr>
        <w:pStyle w:val="CommentText"/>
      </w:pPr>
      <w:r>
        <w:rPr>
          <w:rStyle w:val="CommentReference"/>
        </w:rPr>
        <w:annotationRef/>
      </w:r>
      <w:r>
        <w:t>Another control. I agree with Marion to specify the different controls.</w:t>
      </w:r>
    </w:p>
  </w:comment>
  <w:comment w:id="9" w:author="Marion Schrumpf" w:date="2020-06-29T15:43:00Z" w:initials="MS">
    <w:p w14:paraId="1629237A" w14:textId="77777777" w:rsidR="00157F81" w:rsidRDefault="00157F81" w:rsidP="0059217D">
      <w:pPr>
        <w:pStyle w:val="CommentText"/>
      </w:pPr>
      <w:r>
        <w:rPr>
          <w:rStyle w:val="CommentReference"/>
        </w:rPr>
        <w:annotationRef/>
      </w:r>
      <w:r>
        <w:t xml:space="preserve">Ok, here it is, but I would probably explain that before, because it is easier to understand a text forward than backwards </w:t>
      </w:r>
      <w:r>
        <w:sym w:font="Wingdings" w:char="F04A"/>
      </w:r>
    </w:p>
  </w:comment>
  <w:comment w:id="10" w:author="Marion Schrumpf" w:date="2020-06-29T15:43:00Z" w:initials="MS">
    <w:p w14:paraId="73C2EB38" w14:textId="42095954" w:rsidR="00157F81" w:rsidRDefault="00157F81">
      <w:pPr>
        <w:pStyle w:val="CommentText"/>
      </w:pPr>
      <w:r>
        <w:rPr>
          <w:rStyle w:val="CommentReference"/>
        </w:rPr>
        <w:annotationRef/>
      </w:r>
      <w:r>
        <w:t>What was the target?</w:t>
      </w:r>
    </w:p>
  </w:comment>
  <w:comment w:id="11" w:author="Marion Schrumpf" w:date="2020-06-29T15:43:00Z" w:initials="MS">
    <w:p w14:paraId="6FF026B2" w14:textId="5626A636" w:rsidR="00157F81" w:rsidRDefault="00157F81">
      <w:pPr>
        <w:pStyle w:val="CommentText"/>
      </w:pPr>
      <w:r>
        <w:rPr>
          <w:rStyle w:val="CommentReference"/>
        </w:rPr>
        <w:annotationRef/>
      </w:r>
      <w:r>
        <w:t xml:space="preserve">But control are now the 2019 field moist incubations, right? </w:t>
      </w:r>
    </w:p>
  </w:comment>
  <w:comment w:id="12" w:author="Guggenberger" w:date="2020-06-29T15:43:00Z" w:initials="G">
    <w:p w14:paraId="5D4CB9C4" w14:textId="336D3B17" w:rsidR="00157F81" w:rsidRDefault="00157F81">
      <w:pPr>
        <w:pStyle w:val="CommentText"/>
      </w:pPr>
      <w:r>
        <w:rPr>
          <w:rStyle w:val="CommentReference"/>
        </w:rPr>
        <w:annotationRef/>
      </w:r>
      <w:r>
        <w:t>Therefore we suggested above to differentiate the different control samples.</w:t>
      </w:r>
    </w:p>
  </w:comment>
  <w:comment w:id="13" w:author="Marion Schrumpf" w:date="2020-06-29T15:43:00Z" w:initials="MS">
    <w:p w14:paraId="6EDAE4D6" w14:textId="29295065" w:rsidR="00157F81" w:rsidRDefault="00157F81">
      <w:pPr>
        <w:pStyle w:val="CommentText"/>
      </w:pPr>
      <w:r>
        <w:rPr>
          <w:rStyle w:val="CommentReference"/>
        </w:rPr>
        <w:annotationRef/>
      </w:r>
      <w:r>
        <w:t xml:space="preserve">Since your results show that pre-incubation 14C did not differ consistently from equilibrium 14C, this approach can also be justified. I would mention that maybe in the </w:t>
      </w:r>
      <w:proofErr w:type="spellStart"/>
      <w:r>
        <w:t>disucussion</w:t>
      </w:r>
      <w:proofErr w:type="spellEnd"/>
      <w:r>
        <w:t xml:space="preserve">, if you did not do so, yet. </w:t>
      </w:r>
    </w:p>
  </w:comment>
  <w:comment w:id="14" w:author="Guggenberger" w:date="2020-06-29T15:43:00Z" w:initials="G">
    <w:p w14:paraId="29DB50AF" w14:textId="6B846851" w:rsidR="00157F81" w:rsidRDefault="00157F81">
      <w:pPr>
        <w:pStyle w:val="CommentText"/>
      </w:pPr>
      <w:r>
        <w:rPr>
          <w:rStyle w:val="CommentReference"/>
        </w:rPr>
        <w:annotationRef/>
      </w:r>
      <w:r>
        <w:t>I think it is useful to refer this statement already to these results.</w:t>
      </w:r>
    </w:p>
  </w:comment>
  <w:comment w:id="15" w:author="Marion Schrumpf" w:date="2020-06-29T15:43:00Z" w:initials="MS">
    <w:p w14:paraId="6E96A042" w14:textId="3F90B394" w:rsidR="00157F81" w:rsidRDefault="00157F81">
      <w:pPr>
        <w:pStyle w:val="CommentText"/>
      </w:pPr>
      <w:r>
        <w:rPr>
          <w:rStyle w:val="CommentReference"/>
        </w:rPr>
        <w:annotationRef/>
      </w:r>
      <w:r>
        <w:t xml:space="preserve">I would call this maybe general also Sample analyses or something like that and also mention how the gas samples were actually </w:t>
      </w:r>
      <w:proofErr w:type="spellStart"/>
      <w:r>
        <w:t>analysed</w:t>
      </w:r>
      <w:proofErr w:type="spellEnd"/>
      <w:r>
        <w:t>, which was not said before.</w:t>
      </w:r>
    </w:p>
  </w:comment>
  <w:comment w:id="16" w:author="Marion Schrumpf" w:date="2020-06-29T15:43:00Z" w:initials="MS">
    <w:p w14:paraId="30FE0424" w14:textId="79C9852C" w:rsidR="00157F81" w:rsidRDefault="00157F81" w:rsidP="00C925A5">
      <w:pPr>
        <w:pStyle w:val="CommentText"/>
      </w:pPr>
      <w:r>
        <w:rPr>
          <w:rStyle w:val="CommentReference"/>
        </w:rPr>
        <w:annotationRef/>
      </w:r>
      <w:r>
        <w:t xml:space="preserve">How and from which samples (archived ones or newly collected ones)? </w:t>
      </w:r>
    </w:p>
  </w:comment>
  <w:comment w:id="17" w:author="Guggenberger" w:date="2020-06-29T15:43:00Z" w:initials="G">
    <w:p w14:paraId="28C44C0C" w14:textId="3E23861F" w:rsidR="00157F81" w:rsidRDefault="00157F81">
      <w:pPr>
        <w:pStyle w:val="CommentText"/>
      </w:pPr>
      <w:r>
        <w:rPr>
          <w:rStyle w:val="CommentReference"/>
        </w:rPr>
        <w:annotationRef/>
      </w:r>
      <w:r>
        <w:t>You also need to briefly mention the methods and the instruments used.</w:t>
      </w:r>
    </w:p>
  </w:comment>
  <w:comment w:id="18" w:author="Susan Trumbore" w:date="2020-06-29T15:43:00Z" w:initials="ST">
    <w:p w14:paraId="46CBFAD2" w14:textId="29FD8BF5" w:rsidR="00157F81" w:rsidRDefault="00157F81">
      <w:pPr>
        <w:pStyle w:val="CommentText"/>
      </w:pPr>
      <w:r>
        <w:rPr>
          <w:rStyle w:val="CommentReference"/>
        </w:rPr>
        <w:annotationRef/>
      </w:r>
      <w:r>
        <w:t xml:space="preserve">Normally I say here what unit I am using and define it briefly (i.e. Delta </w:t>
      </w:r>
      <w:proofErr w:type="gramStart"/>
      <w:r>
        <w:t>14C  is</w:t>
      </w:r>
      <w:proofErr w:type="gramEnd"/>
      <w:r>
        <w:t xml:space="preserve"> the deviation in parts per </w:t>
      </w:r>
      <w:proofErr w:type="spellStart"/>
      <w:r>
        <w:t>thougsane</w:t>
      </w:r>
      <w:proofErr w:type="spellEnd"/>
      <w:r>
        <w:t xml:space="preserve"> of the 14C/12C ratio to that of the oxalic acid standard measured in 1950.  To correct for potential mass-</w:t>
      </w:r>
      <w:proofErr w:type="spellStart"/>
      <w:r>
        <w:t>depenedent</w:t>
      </w:r>
      <w:proofErr w:type="spellEnd"/>
      <w:r>
        <w:t xml:space="preserve"> fractionation effects, the 14C/12C ratio of all samples is corrected to a common d13C value of -25 per mil (</w:t>
      </w:r>
      <w:proofErr w:type="spellStart"/>
      <w:r>
        <w:t>Stuiver</w:t>
      </w:r>
      <w:proofErr w:type="spellEnd"/>
      <w:r>
        <w:t>…)</w:t>
      </w:r>
    </w:p>
  </w:comment>
  <w:comment w:id="19" w:author="Guggenberger" w:date="2020-06-29T15:43:00Z" w:initials="G">
    <w:p w14:paraId="73DD1E86" w14:textId="7925FA55" w:rsidR="00157F81" w:rsidRDefault="00157F81">
      <w:pPr>
        <w:pStyle w:val="CommentText"/>
      </w:pPr>
      <w:r>
        <w:rPr>
          <w:rStyle w:val="CommentReference"/>
        </w:rPr>
        <w:annotationRef/>
      </w:r>
      <w:r>
        <w:t>I would also add the instruments here and likely also the principle of 14C-CO2 and 13-CO2 measurement.</w:t>
      </w:r>
    </w:p>
  </w:comment>
  <w:comment w:id="20" w:author="Marion Schrumpf" w:date="2020-06-29T15:43:00Z" w:initials="MS">
    <w:p w14:paraId="0ADDCCC1" w14:textId="523FBD45" w:rsidR="00157F81" w:rsidRDefault="00157F81">
      <w:pPr>
        <w:pStyle w:val="CommentText"/>
      </w:pPr>
      <w:r>
        <w:rPr>
          <w:rStyle w:val="CommentReference"/>
        </w:rPr>
        <w:annotationRef/>
      </w:r>
      <w:r>
        <w:t>How about respiration rates of experiment 3?</w:t>
      </w:r>
    </w:p>
  </w:comment>
  <w:comment w:id="21" w:author="Marion Schrumpf" w:date="2020-06-29T15:43:00Z" w:initials="MS">
    <w:p w14:paraId="613337DD" w14:textId="1F7F8DAD" w:rsidR="00157F81" w:rsidRDefault="00157F81">
      <w:pPr>
        <w:pStyle w:val="CommentText"/>
      </w:pPr>
      <w:r>
        <w:rPr>
          <w:rStyle w:val="CommentReference"/>
        </w:rPr>
        <w:annotationRef/>
      </w:r>
      <w:r>
        <w:t xml:space="preserve">It is more informative to say not only that but also how they diverged. Ok, I just see that again you say that afterwards… </w:t>
      </w:r>
      <w:r>
        <w:sym w:font="Wingdings" w:char="F04A"/>
      </w:r>
    </w:p>
  </w:comment>
  <w:comment w:id="22" w:author="Marion Schrumpf" w:date="2020-06-29T15:43:00Z" w:initials="MS">
    <w:p w14:paraId="7B6AF891" w14:textId="7A2F0402" w:rsidR="00157F81" w:rsidRDefault="00157F81" w:rsidP="004E7391">
      <w:pPr>
        <w:pStyle w:val="CommentText"/>
      </w:pPr>
      <w:r>
        <w:rPr>
          <w:rStyle w:val="CommentReference"/>
        </w:rPr>
        <w:annotationRef/>
      </w:r>
      <w:r>
        <w:t xml:space="preserve">Maybe you should think of using another term as “rewetting” for the field moist control samples, because I typically associate rewetting rather with the drying treatment. Maybe something like moisture adjustment? The samples were probably not really dry when collected in early May 2011. A part of the original “rewetting” pulse could also be due to sample sieving and the overall disturbance of associated with putting the sample into the jars, so it was maybe not only a moisture addition effect. </w:t>
      </w:r>
    </w:p>
  </w:comment>
  <w:comment w:id="23" w:author="Guggenberger" w:date="2020-06-29T15:43:00Z" w:initials="G">
    <w:p w14:paraId="13B026CF" w14:textId="77777777" w:rsidR="00157F81" w:rsidRDefault="00157F81">
      <w:pPr>
        <w:pStyle w:val="CommentText"/>
      </w:pPr>
      <w:r>
        <w:rPr>
          <w:rStyle w:val="CommentReference"/>
        </w:rPr>
        <w:annotationRef/>
      </w:r>
      <w:r>
        <w:t>I agree to replace this term by “moisture adjustment”.</w:t>
      </w:r>
    </w:p>
    <w:p w14:paraId="30331322" w14:textId="20E0032B" w:rsidR="00157F81" w:rsidRDefault="00157F81">
      <w:pPr>
        <w:pStyle w:val="CommentText"/>
      </w:pPr>
      <w:r>
        <w:t>I think it would be also useful to mention the moisture content of the field fresh soils in order to give an impression, how far the original soil moisture deviated from that of the adjusted one.</w:t>
      </w:r>
    </w:p>
  </w:comment>
  <w:comment w:id="24" w:author="Marion Schrumpf" w:date="2020-06-29T15:43:00Z" w:initials="MS">
    <w:p w14:paraId="07ADFF0E" w14:textId="6BC9F214" w:rsidR="00157F81" w:rsidRDefault="00157F81">
      <w:pPr>
        <w:pStyle w:val="CommentText"/>
      </w:pPr>
      <w:r>
        <w:rPr>
          <w:rStyle w:val="CommentReference"/>
        </w:rPr>
        <w:annotationRef/>
      </w:r>
      <w:r>
        <w:t>Maybe say that this was the first measurement (1 day?) after the preincubation?</w:t>
      </w:r>
    </w:p>
  </w:comment>
  <w:comment w:id="25" w:author="Guggenberger" w:date="2020-06-29T15:43:00Z" w:initials="G">
    <w:p w14:paraId="3D2D728E" w14:textId="1E1B2DA3" w:rsidR="00157F81" w:rsidRDefault="00157F81">
      <w:pPr>
        <w:pStyle w:val="CommentText"/>
      </w:pPr>
      <w:r>
        <w:rPr>
          <w:rStyle w:val="CommentReference"/>
        </w:rPr>
        <w:annotationRef/>
      </w:r>
      <w:r>
        <w:t xml:space="preserve">… </w:t>
      </w:r>
      <w:proofErr w:type="gramStart"/>
      <w:r>
        <w:t>meaning</w:t>
      </w:r>
      <w:proofErr w:type="gramEnd"/>
      <w:r>
        <w:t xml:space="preserve"> that storage of air-dried soils decreased soil respiration and this was more pronounced for forest soils than for grassland soils. Do you have any explanation?</w:t>
      </w:r>
    </w:p>
  </w:comment>
  <w:comment w:id="26" w:author="Guggenberger" w:date="2020-06-29T15:43:00Z" w:initials="G">
    <w:p w14:paraId="41C155FC" w14:textId="7F65FB4F" w:rsidR="00157F81" w:rsidRDefault="00157F81">
      <w:pPr>
        <w:pStyle w:val="CommentText"/>
      </w:pPr>
      <w:r>
        <w:rPr>
          <w:rStyle w:val="CommentReference"/>
        </w:rPr>
        <w:annotationRef/>
      </w:r>
      <w:r>
        <w:t>What about Experiment 3?</w:t>
      </w:r>
    </w:p>
  </w:comment>
  <w:comment w:id="27" w:author="Susan Trumbore" w:date="2020-06-29T15:43:00Z" w:initials="ST">
    <w:p w14:paraId="5549E001" w14:textId="590978FA" w:rsidR="00157F81" w:rsidRDefault="00157F81">
      <w:pPr>
        <w:pStyle w:val="CommentText"/>
      </w:pPr>
      <w:r>
        <w:rPr>
          <w:rStyle w:val="CommentReference"/>
        </w:rPr>
        <w:annotationRef/>
      </w:r>
      <w:r>
        <w:t>Is there anything to say about 13C that might be useful?   (</w:t>
      </w:r>
      <w:proofErr w:type="gramStart"/>
      <w:r>
        <w:t>in</w:t>
      </w:r>
      <w:proofErr w:type="gramEnd"/>
      <w:r>
        <w:t xml:space="preserve"> other studies, there is a difference </w:t>
      </w:r>
      <w:proofErr w:type="spellStart"/>
      <w:r>
        <w:t>btween</w:t>
      </w:r>
      <w:proofErr w:type="spellEnd"/>
      <w:r>
        <w:t xml:space="preserve"> preincubation and </w:t>
      </w:r>
      <w:proofErr w:type="spellStart"/>
      <w:r>
        <w:t>equilibirum</w:t>
      </w:r>
      <w:proofErr w:type="spellEnd"/>
      <w:r>
        <w:t xml:space="preserve"> in 13CO2..). Some people might be interested…. also might help interpret outliers</w:t>
      </w:r>
    </w:p>
  </w:comment>
  <w:comment w:id="28" w:author="Guggenberger" w:date="2020-06-29T15:43:00Z" w:initials="G">
    <w:p w14:paraId="1198C530" w14:textId="11E232DB" w:rsidR="00157F81" w:rsidRDefault="00157F81">
      <w:pPr>
        <w:pStyle w:val="CommentText"/>
      </w:pPr>
      <w:r>
        <w:rPr>
          <w:rStyle w:val="CommentReference"/>
        </w:rPr>
        <w:annotationRef/>
      </w:r>
      <w:r>
        <w:t>Which control?</w:t>
      </w:r>
    </w:p>
  </w:comment>
  <w:comment w:id="29" w:author="Susan Trumbore" w:date="2020-06-29T15:43:00Z" w:initials="ST">
    <w:p w14:paraId="060D2A2D" w14:textId="60AB0671" w:rsidR="00157F81" w:rsidRDefault="00157F81">
      <w:pPr>
        <w:pStyle w:val="CommentText"/>
      </w:pPr>
      <w:r>
        <w:rPr>
          <w:rStyle w:val="CommentReference"/>
        </w:rPr>
        <w:annotationRef/>
      </w:r>
      <w:r>
        <w:t xml:space="preserve">I would lead with the observation from the ‘control samples.  All incubations had 14C-CO2 higher than the atmosphere in the year they were collected, indicating that microbes are assessing a mixture of C mostly fixed several years to decades previously.   </w:t>
      </w:r>
    </w:p>
  </w:comment>
  <w:comment w:id="30" w:author="Susan Trumbore" w:date="2020-06-29T15:43:00Z" w:initials="ST">
    <w:p w14:paraId="0FAFD737" w14:textId="77777777" w:rsidR="00157F81" w:rsidRDefault="00157F81" w:rsidP="009E20A2">
      <w:pPr>
        <w:pStyle w:val="CommentText"/>
      </w:pPr>
      <w:r>
        <w:rPr>
          <w:rStyle w:val="CommentReference"/>
        </w:rPr>
        <w:annotationRef/>
      </w:r>
      <w:r>
        <w:t xml:space="preserve">Put this paragraph first, then say what the drying-rewetting did.   You can even say that the pattern indicates contributions for C that is declining </w:t>
      </w:r>
      <w:proofErr w:type="spellStart"/>
      <w:r>
        <w:t>att</w:t>
      </w:r>
      <w:proofErr w:type="spellEnd"/>
      <w:r>
        <w:t xml:space="preserve"> roughly the same rate as the atmosphere, but with contributions from C fixed years to decades ago that keeps the mean value above the atmospheric curve…(link back to figure 1)</w:t>
      </w:r>
    </w:p>
  </w:comment>
  <w:comment w:id="31" w:author="Susan Trumbore" w:date="2020-06-29T15:43:00Z" w:initials="ST">
    <w:p w14:paraId="41E6704E" w14:textId="1E38D9ED" w:rsidR="00157F81" w:rsidRDefault="00157F81">
      <w:pPr>
        <w:pStyle w:val="CommentText"/>
      </w:pPr>
      <w:r>
        <w:rPr>
          <w:rStyle w:val="CommentReference"/>
        </w:rPr>
        <w:annotationRef/>
      </w:r>
      <w:r>
        <w:t>How do these compare with the standard deviation among replicates?  Would be useful to give an idea how large an error this is.</w:t>
      </w:r>
    </w:p>
  </w:comment>
  <w:comment w:id="33" w:author="Guggenberger" w:date="2020-06-29T15:43:00Z" w:initials="G">
    <w:p w14:paraId="68948938" w14:textId="0753D25A" w:rsidR="00157F81" w:rsidRDefault="00157F81">
      <w:pPr>
        <w:pStyle w:val="CommentText"/>
      </w:pPr>
      <w:r>
        <w:rPr>
          <w:rStyle w:val="CommentReference"/>
        </w:rPr>
        <w:annotationRef/>
      </w:r>
      <w:r>
        <w:t>As I wrote before, the consideration of the change in moisture of field-moist samples (control) would be very interesting. Might be one can obtain a threshold value for the re-moistening (i.e. Birch) effect.</w:t>
      </w:r>
    </w:p>
  </w:comment>
  <w:comment w:id="32" w:author="Susan Trumbore" w:date="2020-06-29T15:43:00Z" w:initials="ST">
    <w:p w14:paraId="7E872B9B" w14:textId="38D40146" w:rsidR="00157F81" w:rsidRDefault="00157F81">
      <w:pPr>
        <w:pStyle w:val="CommentText"/>
      </w:pPr>
      <w:r>
        <w:rPr>
          <w:rStyle w:val="CommentReference"/>
        </w:rPr>
        <w:annotationRef/>
      </w:r>
      <w:r>
        <w:t>I would take a look at 13C data…</w:t>
      </w:r>
    </w:p>
  </w:comment>
  <w:comment w:id="34" w:author="Guggenberger" w:date="2020-06-29T15:43:00Z" w:initials="G">
    <w:p w14:paraId="239BF7AE" w14:textId="3D77E9AA" w:rsidR="00157F81" w:rsidRDefault="00157F81">
      <w:pPr>
        <w:pStyle w:val="CommentText"/>
      </w:pPr>
      <w:r>
        <w:rPr>
          <w:rStyle w:val="CommentReference"/>
        </w:rPr>
        <w:annotationRef/>
      </w:r>
      <w:r>
        <w:t>Please, check.</w:t>
      </w:r>
    </w:p>
  </w:comment>
  <w:comment w:id="35" w:author="Jeff Beem-Miller" w:date="2020-06-29T15:43:00Z" w:initials="JB">
    <w:p w14:paraId="593BA6D6" w14:textId="1F5CEDAD" w:rsidR="00157F81" w:rsidRDefault="00157F81">
      <w:pPr>
        <w:pStyle w:val="CommentText"/>
      </w:pPr>
      <w:r>
        <w:rPr>
          <w:rStyle w:val="CommentReference"/>
        </w:rPr>
        <w:annotationRef/>
      </w:r>
      <w:r>
        <w:t>CHECK THAT THIS STATEMENT IS TRUE</w:t>
      </w:r>
    </w:p>
  </w:comment>
  <w:comment w:id="36" w:author="Marion Schrumpf" w:date="2020-06-29T15:43:00Z" w:initials="MS">
    <w:p w14:paraId="44A0B893" w14:textId="1DBB42D4" w:rsidR="00157F81" w:rsidRDefault="00157F81" w:rsidP="005F720D">
      <w:pPr>
        <w:pStyle w:val="CommentText"/>
      </w:pPr>
      <w:r>
        <w:rPr>
          <w:rStyle w:val="CommentReference"/>
        </w:rPr>
        <w:annotationRef/>
      </w:r>
      <w:r>
        <w:t xml:space="preserve">Not sure what you mean with treatment here. Overall comparison of 14C in incubations of field moist and archived samples? Did you include the rewetting samples from experiment 2 here? Given that they were not archived, I would leave them out and then combine these results with the section on sample storage. Given that the results described for Figure 5 are also (and better) visible in Figure 6, you could consider putting Figure 5 to an appendix to show the range of 14C-values considered in the experiments? </w:t>
      </w:r>
    </w:p>
  </w:comment>
  <w:comment w:id="37" w:author="Marion Schrumpf" w:date="2020-06-29T15:43:00Z" w:initials="MS">
    <w:p w14:paraId="3C6CE049" w14:textId="647C5A47" w:rsidR="00157F81" w:rsidRDefault="00157F81">
      <w:pPr>
        <w:pStyle w:val="CommentText"/>
      </w:pPr>
      <w:r>
        <w:rPr>
          <w:rStyle w:val="CommentReference"/>
        </w:rPr>
        <w:annotationRef/>
      </w:r>
      <w:r>
        <w:t>Where does this range come from?</w:t>
      </w:r>
    </w:p>
  </w:comment>
  <w:comment w:id="38" w:author="Guggenberger" w:date="2020-06-29T15:43:00Z" w:initials="G">
    <w:p w14:paraId="62E22AFF" w14:textId="0C8738DB" w:rsidR="00157F81" w:rsidRDefault="00157F81">
      <w:pPr>
        <w:pStyle w:val="CommentText"/>
      </w:pPr>
      <w:r>
        <w:rPr>
          <w:rStyle w:val="CommentReference"/>
        </w:rPr>
        <w:annotationRef/>
      </w:r>
      <w:r>
        <w:t>Which samples show which differences?</w:t>
      </w:r>
    </w:p>
  </w:comment>
  <w:comment w:id="39" w:author="Susan Trumbore" w:date="2020-06-29T15:43:00Z" w:initials="ST">
    <w:p w14:paraId="0C35BEDF" w14:textId="44A93B47" w:rsidR="00157F81" w:rsidRDefault="00157F81">
      <w:pPr>
        <w:pStyle w:val="CommentText"/>
      </w:pPr>
      <w:r>
        <w:rPr>
          <w:rStyle w:val="CommentReference"/>
        </w:rPr>
        <w:annotationRef/>
      </w:r>
      <w:proofErr w:type="gramStart"/>
      <w:r>
        <w:t>cite</w:t>
      </w:r>
      <w:proofErr w:type="gramEnd"/>
      <w:r>
        <w:t xml:space="preserve"> Cisneros </w:t>
      </w:r>
      <w:proofErr w:type="spellStart"/>
      <w:r>
        <w:t>Dozal</w:t>
      </w:r>
      <w:proofErr w:type="spellEnd"/>
      <w:r>
        <w:t xml:space="preserve"> et al. instead of this paper (which was in EOS).</w:t>
      </w:r>
    </w:p>
  </w:comment>
  <w:comment w:id="40" w:author="Susan Trumbore" w:date="2020-06-29T15:43:00Z" w:initials="ST">
    <w:p w14:paraId="67797B19" w14:textId="28093332" w:rsidR="00157F81" w:rsidRDefault="00157F81">
      <w:pPr>
        <w:pStyle w:val="CommentText"/>
      </w:pPr>
      <w:r>
        <w:rPr>
          <w:rStyle w:val="CommentReference"/>
        </w:rPr>
        <w:annotationRef/>
      </w:r>
      <w:r>
        <w:t>Without the figure I don’t know what this means.  Also for the Figure – what do you mean by “Treatment” (storage</w:t>
      </w:r>
      <w:proofErr w:type="gramStart"/>
      <w:r>
        <w:t>?,</w:t>
      </w:r>
      <w:proofErr w:type="gramEnd"/>
      <w:r>
        <w:t xml:space="preserve"> storage + drying (as most of the controls were not air dried before incubation) and mostly we archived oven-dried soils (60-80C).    Grassland soils that were incubated after </w:t>
      </w:r>
      <w:proofErr w:type="spellStart"/>
      <w:r>
        <w:t>archving</w:t>
      </w:r>
      <w:proofErr w:type="spellEnd"/>
      <w:r>
        <w:t xml:space="preserve"> had lower 14C than the original samples, while forests mostly had higher 14C …</w:t>
      </w:r>
    </w:p>
  </w:comment>
  <w:comment w:id="41" w:author="Guggenberger" w:date="2020-06-29T15:43:00Z" w:initials="G">
    <w:p w14:paraId="32D7887A" w14:textId="0189263A" w:rsidR="00157F81" w:rsidRDefault="00157F81">
      <w:pPr>
        <w:pStyle w:val="CommentText"/>
      </w:pPr>
      <w:r>
        <w:rPr>
          <w:rStyle w:val="CommentReference"/>
        </w:rPr>
        <w:annotationRef/>
      </w:r>
      <w:r>
        <w:t>Yes, the data are quite complex. Therefore, it does not harm, if you can describe a little bit more in detail.</w:t>
      </w:r>
    </w:p>
  </w:comment>
  <w:comment w:id="42" w:author="Marion Schrumpf" w:date="2020-06-29T15:43:00Z" w:initials="MS">
    <w:p w14:paraId="1DE45ABA" w14:textId="5746C2B2" w:rsidR="00157F81" w:rsidRDefault="00157F81" w:rsidP="005F720D">
      <w:pPr>
        <w:pStyle w:val="CommentText"/>
      </w:pPr>
      <w:r>
        <w:rPr>
          <w:rStyle w:val="CommentReference"/>
        </w:rPr>
        <w:annotationRef/>
      </w:r>
      <w:r>
        <w:t xml:space="preserve">Figure 6 actually suggests that mostly the </w:t>
      </w:r>
      <w:proofErr w:type="spellStart"/>
      <w:r>
        <w:t>Exploratories</w:t>
      </w:r>
      <w:proofErr w:type="spellEnd"/>
      <w:r>
        <w:t xml:space="preserve"> grasslands are below, while the other sites tend to have smaller 14C after sample storage.… </w:t>
      </w:r>
    </w:p>
  </w:comment>
  <w:comment w:id="43" w:author="Guggenberger" w:date="2020-06-29T15:43:00Z" w:initials="G">
    <w:p w14:paraId="6CC8A7C2" w14:textId="577A5794" w:rsidR="00157F81" w:rsidRDefault="00157F81">
      <w:pPr>
        <w:pStyle w:val="CommentText"/>
      </w:pPr>
      <w:r>
        <w:rPr>
          <w:rStyle w:val="CommentReference"/>
        </w:rPr>
        <w:annotationRef/>
      </w:r>
      <w:r>
        <w:t>Please, be specific.</w:t>
      </w:r>
    </w:p>
  </w:comment>
  <w:comment w:id="44" w:author="Susan Trumbore" w:date="2020-06-29T15:43:00Z" w:initials="ST">
    <w:p w14:paraId="21C03E2A" w14:textId="623AFE2C" w:rsidR="00157F81" w:rsidRDefault="00157F81">
      <w:pPr>
        <w:pStyle w:val="CommentText"/>
      </w:pPr>
      <w:r>
        <w:rPr>
          <w:rStyle w:val="CommentReference"/>
        </w:rPr>
        <w:annotationRef/>
      </w:r>
      <w:proofErr w:type="gramStart"/>
      <w:r>
        <w:t>maybe</w:t>
      </w:r>
      <w:proofErr w:type="gramEnd"/>
      <w:r>
        <w:t xml:space="preserve"> cite </w:t>
      </w:r>
      <w:proofErr w:type="spellStart"/>
      <w:r>
        <w:t>Malu’s</w:t>
      </w:r>
      <w:proofErr w:type="spellEnd"/>
      <w:r>
        <w:t xml:space="preserve"> paper instead of mind (Cisneros </w:t>
      </w:r>
      <w:proofErr w:type="spellStart"/>
      <w:r>
        <w:t>Dozal</w:t>
      </w:r>
      <w:proofErr w:type="spellEnd"/>
      <w:r>
        <w:t xml:space="preserve"> et al.)</w:t>
      </w:r>
    </w:p>
  </w:comment>
  <w:comment w:id="45" w:author="Susan Trumbore" w:date="2020-06-29T15:43:00Z" w:initials="ST">
    <w:p w14:paraId="3B87C837" w14:textId="2BFBE662" w:rsidR="00157F81" w:rsidRDefault="00157F81">
      <w:pPr>
        <w:pStyle w:val="CommentText"/>
      </w:pPr>
      <w:r>
        <w:rPr>
          <w:rStyle w:val="CommentReference"/>
        </w:rPr>
        <w:annotationRef/>
      </w:r>
      <w:r>
        <w:t xml:space="preserve">Overall, needs a better structure –and clearer points you want </w:t>
      </w:r>
      <w:proofErr w:type="spellStart"/>
      <w:r>
        <w:t>ot</w:t>
      </w:r>
      <w:proofErr w:type="spellEnd"/>
      <w:r>
        <w:t xml:space="preserve"> make -- perhaps use the one that you set up with your hypotheses (or change the order of hypotheses to match what you want to say here):</w:t>
      </w:r>
    </w:p>
    <w:p w14:paraId="48C2BE9B" w14:textId="792B35D6" w:rsidR="00157F81" w:rsidRDefault="00157F81">
      <w:pPr>
        <w:pStyle w:val="CommentText"/>
      </w:pPr>
      <w:r>
        <w:t>Hyp.2) Large changes in flux on rewetting do not show large change in 14C substrates.  Differences are conserved in pre- and post incubation between controls and treatments.</w:t>
      </w:r>
    </w:p>
    <w:p w14:paraId="3F9F7AF4" w14:textId="4D6D01D7" w:rsidR="00157F81" w:rsidRDefault="00157F81">
      <w:pPr>
        <w:pStyle w:val="CommentText"/>
      </w:pPr>
      <w:proofErr w:type="spellStart"/>
      <w:r>
        <w:t>Hyp</w:t>
      </w:r>
      <w:proofErr w:type="spellEnd"/>
      <w:r>
        <w:t xml:space="preserve"> 1) Older C is mobilized by drying and rewetting – this appears to be supported by the data. We expect he ‘youngest’ C to have 14C closely following atmospheric curve, while ‘older’ C would have been fixed in previous years to decades will have higher 14C (unless dominated by many decades so that a majority was fixed before the bomb period).   In grasslands, …. </w:t>
      </w:r>
    </w:p>
    <w:p w14:paraId="522EFF2B" w14:textId="6FFFE757" w:rsidR="00157F81" w:rsidRDefault="00157F81">
      <w:pPr>
        <w:pStyle w:val="CommentText"/>
      </w:pPr>
      <w:r>
        <w:t xml:space="preserve">   Also supported </w:t>
      </w:r>
    </w:p>
    <w:p w14:paraId="475AE2D3" w14:textId="251E95C0" w:rsidR="00157F81" w:rsidRDefault="00157F81">
      <w:pPr>
        <w:pStyle w:val="CommentText"/>
      </w:pPr>
      <w:r>
        <w:t>- effect is larger for grasslands than forests</w:t>
      </w:r>
    </w:p>
    <w:p w14:paraId="2CD9B104" w14:textId="61DD7E68" w:rsidR="00157F81" w:rsidRDefault="00157F81">
      <w:pPr>
        <w:pStyle w:val="CommentText"/>
      </w:pPr>
      <w:r>
        <w:t>– forest cycle C more slowly overall than grasslands (and therefore direction of response changes with time).  This means that some portion of the C contributing to forest respiration crosses bomb curve between 2011 and 2019, while grasslands crossed it already before 2011.  (This is actually a pretty strong constraint on modeling)</w:t>
      </w:r>
    </w:p>
    <w:p w14:paraId="04E549E1" w14:textId="0AC653B2" w:rsidR="00157F81" w:rsidRDefault="00157F81">
      <w:pPr>
        <w:pStyle w:val="CommentText"/>
      </w:pPr>
    </w:p>
    <w:p w14:paraId="7585856A" w14:textId="5986AF92" w:rsidR="00157F81" w:rsidRDefault="00157F81">
      <w:pPr>
        <w:pStyle w:val="CommentText"/>
      </w:pPr>
      <w:proofErr w:type="spellStart"/>
      <w:r>
        <w:t>Hyp</w:t>
      </w:r>
      <w:proofErr w:type="spellEnd"/>
      <w:r>
        <w:t xml:space="preserve"> 3) Duration of storage is not important.  Supported.  Discussion here can focus on how big the deviation is (i.e. 5-10 years).         </w:t>
      </w:r>
    </w:p>
    <w:p w14:paraId="5846C0CD" w14:textId="1DFD4BA8" w:rsidR="00157F81" w:rsidRDefault="00157F81">
      <w:pPr>
        <w:pStyle w:val="CommentText"/>
      </w:pPr>
      <w:r>
        <w:t xml:space="preserve">      For forests, most of the incubations were prior to 2011 and the fact that the 14C in most is lower on </w:t>
      </w:r>
      <w:proofErr w:type="spellStart"/>
      <w:r>
        <w:t>reincubation</w:t>
      </w:r>
      <w:proofErr w:type="spellEnd"/>
      <w:r>
        <w:t xml:space="preserve"> could mean a </w:t>
      </w:r>
      <w:proofErr w:type="spellStart"/>
      <w:r>
        <w:t>situatin</w:t>
      </w:r>
      <w:proofErr w:type="spellEnd"/>
      <w:r>
        <w:t xml:space="preserve"> similar to that observed in our 2011 incubations.  However, differences are small compared to the standard deviation among replicate incubations ??? are they??? seems like yes for 2019 forests anyway…</w:t>
      </w:r>
    </w:p>
    <w:p w14:paraId="3F5A9A6B" w14:textId="5E0D3535" w:rsidR="00157F81" w:rsidRDefault="00157F81">
      <w:pPr>
        <w:pStyle w:val="CommentText"/>
      </w:pPr>
    </w:p>
  </w:comment>
  <w:comment w:id="46" w:author="Guggenberger" w:date="2020-06-29T15:43:00Z" w:initials="G">
    <w:p w14:paraId="0B7E9AF7" w14:textId="045E85B8" w:rsidR="00157F81" w:rsidRDefault="00157F81">
      <w:pPr>
        <w:pStyle w:val="CommentText"/>
      </w:pPr>
      <w:r>
        <w:rPr>
          <w:rStyle w:val="CommentReference"/>
        </w:rPr>
        <w:annotationRef/>
      </w:r>
      <w:r>
        <w:t>Maybe consider to add subheadings concerning the different treatment effects.</w:t>
      </w:r>
    </w:p>
  </w:comment>
  <w:comment w:id="47" w:author="Susan Trumbore" w:date="2020-06-29T15:43:00Z" w:initials="ST">
    <w:p w14:paraId="37105343" w14:textId="7630C2C5" w:rsidR="00157F81" w:rsidRDefault="00157F81">
      <w:pPr>
        <w:pStyle w:val="CommentText"/>
      </w:pPr>
      <w:r>
        <w:rPr>
          <w:rStyle w:val="CommentReference"/>
        </w:rPr>
        <w:annotationRef/>
      </w:r>
      <w:r>
        <w:t xml:space="preserve">Maybe instead start with a bit stronger statement:  The increase in respiration rates in rewetted soils is often attributed to disturbance effects (citation).   Our results indicate that indeed drying and rewetting made </w:t>
      </w:r>
      <w:proofErr w:type="gramStart"/>
      <w:r>
        <w:t>available  source</w:t>
      </w:r>
      <w:proofErr w:type="gramEnd"/>
      <w:r>
        <w:t xml:space="preserve"> of respired CO2.   </w:t>
      </w:r>
    </w:p>
  </w:comment>
  <w:comment w:id="48" w:author="Guggenberger" w:date="2020-06-29T15:43:00Z" w:initials="G">
    <w:p w14:paraId="2BC82C90" w14:textId="3546EFD8" w:rsidR="00157F81" w:rsidRDefault="00157F81">
      <w:pPr>
        <w:pStyle w:val="CommentText"/>
      </w:pPr>
      <w:r>
        <w:rPr>
          <w:rStyle w:val="CommentReference"/>
        </w:rPr>
        <w:annotationRef/>
      </w:r>
      <w:r>
        <w:t>And then I would come up with the first subheading.</w:t>
      </w:r>
    </w:p>
  </w:comment>
  <w:comment w:id="49" w:author="Guggenberger" w:date="2020-06-29T15:43:00Z" w:initials="G">
    <w:p w14:paraId="1B80BDC7" w14:textId="64B32B9B" w:rsidR="00157F81" w:rsidRDefault="00157F81">
      <w:pPr>
        <w:pStyle w:val="CommentText"/>
      </w:pPr>
      <w:r>
        <w:rPr>
          <w:rStyle w:val="CommentReference"/>
        </w:rPr>
        <w:annotationRef/>
      </w:r>
      <w:r>
        <w:t>But it is not very straight forward to start with hypothesis 2.</w:t>
      </w:r>
    </w:p>
  </w:comment>
  <w:comment w:id="51" w:author="Susan Trumbore" w:date="2020-06-29T15:43:00Z" w:initials="ST">
    <w:p w14:paraId="47ACF4AE" w14:textId="1E025F60" w:rsidR="00157F81" w:rsidRDefault="00157F81">
      <w:pPr>
        <w:pStyle w:val="CommentText"/>
      </w:pPr>
      <w:r>
        <w:rPr>
          <w:rStyle w:val="CommentReference"/>
        </w:rPr>
        <w:annotationRef/>
      </w:r>
      <w:r>
        <w:t xml:space="preserve">Also cite the </w:t>
      </w:r>
      <w:proofErr w:type="spellStart"/>
      <w:r>
        <w:t>Baisen</w:t>
      </w:r>
      <w:proofErr w:type="spellEnd"/>
      <w:r>
        <w:t xml:space="preserve"> paper…</w:t>
      </w:r>
      <w:proofErr w:type="gramStart"/>
      <w:r>
        <w:t>.disturbance</w:t>
      </w:r>
      <w:proofErr w:type="gramEnd"/>
      <w:r>
        <w:t xml:space="preserve"> effects can also release quite old CO2 if soil structure is disrupted…</w:t>
      </w:r>
    </w:p>
  </w:comment>
  <w:comment w:id="50" w:author="Guggenberger" w:date="2020-06-29T15:43:00Z" w:initials="G">
    <w:p w14:paraId="393C8650" w14:textId="6014DD75" w:rsidR="00157F81" w:rsidRDefault="00157F81">
      <w:pPr>
        <w:pStyle w:val="CommentText"/>
      </w:pPr>
      <w:r>
        <w:rPr>
          <w:rStyle w:val="CommentReference"/>
        </w:rPr>
        <w:annotationRef/>
      </w:r>
      <w:r>
        <w:t xml:space="preserve">Sufficient quantity would drive the increase in the rate of respiration (i.e., amount of CO2 with a distinct 14C signature) after rewetting and not necessarily its </w:t>
      </w:r>
      <w:proofErr w:type="spellStart"/>
      <w:r>
        <w:t>duriation</w:t>
      </w:r>
      <w:proofErr w:type="spellEnd"/>
      <w:r>
        <w:t xml:space="preserve"> after the initial rewetting pulse. Maybe we do have microbial recycling of this carbon made available by drying and rewetting.</w:t>
      </w:r>
    </w:p>
  </w:comment>
  <w:comment w:id="53" w:author="Marion Schrumpf" w:date="2020-06-29T15:43:00Z" w:initials="MS">
    <w:p w14:paraId="56211D63" w14:textId="676EABAA" w:rsidR="00157F81" w:rsidRDefault="00157F81">
      <w:pPr>
        <w:pStyle w:val="CommentText"/>
      </w:pPr>
      <w:r>
        <w:rPr>
          <w:rStyle w:val="CommentReference"/>
        </w:rPr>
        <w:annotationRef/>
      </w:r>
      <w:r>
        <w:t>But that was not significant?</w:t>
      </w:r>
    </w:p>
  </w:comment>
  <w:comment w:id="52" w:author="Susan Trumbore" w:date="2020-06-29T15:43:00Z" w:initials="ST">
    <w:p w14:paraId="4CB5F8AC" w14:textId="77777777" w:rsidR="00157F81" w:rsidRPr="00CD61AA" w:rsidRDefault="00157F81" w:rsidP="00191D71">
      <w:pPr>
        <w:pStyle w:val="Text"/>
        <w:numPr>
          <w:ilvl w:val="0"/>
          <w:numId w:val="12"/>
        </w:numPr>
      </w:pPr>
      <w:r>
        <w:rPr>
          <w:rStyle w:val="CommentReference"/>
        </w:rPr>
        <w:annotationRef/>
      </w:r>
      <w:r>
        <w:t xml:space="preserve">Maybe say this in a way that repeats the results a little less, and also goes back t </w:t>
      </w:r>
      <w:proofErr w:type="spellStart"/>
      <w:r>
        <w:t>oyour</w:t>
      </w:r>
      <w:proofErr w:type="spellEnd"/>
      <w:r>
        <w:t xml:space="preserve"> hypothesis 1: </w:t>
      </w:r>
      <w:r w:rsidRPr="00CD61AA">
        <w:t xml:space="preserve">Air-drying and rewetting will lead to transient mobilization of a small pool of slower cycling carbon, shifting the </w:t>
      </w:r>
      <w:r w:rsidRPr="00CD61AA">
        <w:rPr>
          <w:vertAlign w:val="superscript"/>
        </w:rPr>
        <w:t>14</w:t>
      </w:r>
      <w:r w:rsidRPr="00CD61AA">
        <w:t>C-CO</w:t>
      </w:r>
      <w:r w:rsidRPr="00CD61AA">
        <w:rPr>
          <w:vertAlign w:val="subscript"/>
        </w:rPr>
        <w:t>2</w:t>
      </w:r>
      <w:r>
        <w:rPr>
          <w:vertAlign w:val="subscript"/>
        </w:rPr>
        <w:t xml:space="preserve"> </w:t>
      </w:r>
      <w:r w:rsidRPr="00CD61AA">
        <w:t>of the CO</w:t>
      </w:r>
      <w:r w:rsidRPr="00CD61AA">
        <w:rPr>
          <w:vertAlign w:val="subscript"/>
        </w:rPr>
        <w:t>2</w:t>
      </w:r>
      <w:r w:rsidRPr="00CD61AA">
        <w:t xml:space="preserve"> pulse released immediately following rewetting; </w:t>
      </w:r>
    </w:p>
    <w:p w14:paraId="28FF28E9" w14:textId="77777777" w:rsidR="00157F81" w:rsidRDefault="00157F81">
      <w:pPr>
        <w:pStyle w:val="CommentText"/>
      </w:pPr>
      <w:r>
        <w:t xml:space="preserve"> </w:t>
      </w:r>
    </w:p>
    <w:p w14:paraId="0FE06F49" w14:textId="34FAF3E5" w:rsidR="00157F81" w:rsidRDefault="00157F81">
      <w:pPr>
        <w:pStyle w:val="CommentText"/>
      </w:pPr>
      <w:r>
        <w:t>If we assume that the disturbance associated with air-</w:t>
      </w:r>
      <w:proofErr w:type="spellStart"/>
      <w:r>
        <w:t>dyring</w:t>
      </w:r>
      <w:proofErr w:type="spellEnd"/>
      <w:r>
        <w:t xml:space="preserve"> and rewetting is making older C available for microbes, then we expect the 14C-CO2 to increase compared to the control incubation.  This is because the control would have more influence from the fastest cycling C, i.e. the C that most closely tracks the atmospheric 14C curve.  Less contribution from that fraction would result in an increase in radiocarbon, as was observed for the grassland samples measured in this study (Fig 4).    </w:t>
      </w:r>
    </w:p>
    <w:p w14:paraId="143BFE2E" w14:textId="77777777" w:rsidR="00157F81" w:rsidRDefault="00157F81">
      <w:pPr>
        <w:pStyle w:val="CommentText"/>
      </w:pPr>
    </w:p>
    <w:p w14:paraId="4260F08C" w14:textId="41B45CD8" w:rsidR="00157F81" w:rsidRDefault="00157F81">
      <w:pPr>
        <w:pStyle w:val="CommentText"/>
      </w:pPr>
      <w:r>
        <w:t>However, as seen in Figure 1a, this pattern can change over time.   When the 14C signature of the slower cycling pool crosses the atmospheric curve (i.e. is initially lower than but later is higher than the atmospheric curve)</w:t>
      </w:r>
      <w:proofErr w:type="gramStart"/>
      <w:r>
        <w:t>,  a</w:t>
      </w:r>
      <w:proofErr w:type="gramEnd"/>
      <w:r>
        <w:t xml:space="preserve"> decreased contribution from the fast-cycling C pools will lead to a </w:t>
      </w:r>
      <w:proofErr w:type="spellStart"/>
      <w:r>
        <w:t>decrase</w:t>
      </w:r>
      <w:proofErr w:type="spellEnd"/>
      <w:r>
        <w:t xml:space="preserve"> in 14C earlier but an increase later (Fig 1a). This is what we assume is happening for forests (Figure 4). It also reinforces slower </w:t>
      </w:r>
      <w:proofErr w:type="gramStart"/>
      <w:r>
        <w:t>cycling  times</w:t>
      </w:r>
      <w:proofErr w:type="gramEnd"/>
      <w:r>
        <w:t xml:space="preserve"> for forest versus grasslands based on root and low density radiocarbon Solly, Nadine Herold et al.).</w:t>
      </w:r>
    </w:p>
  </w:comment>
  <w:comment w:id="54" w:author="Guggenberger" w:date="2020-06-29T15:43:00Z" w:initials="G">
    <w:p w14:paraId="6A948AB6" w14:textId="7F5E1170" w:rsidR="00157F81" w:rsidRDefault="00157F81">
      <w:pPr>
        <w:pStyle w:val="CommentText"/>
      </w:pPr>
      <w:r>
        <w:rPr>
          <w:rStyle w:val="CommentReference"/>
        </w:rPr>
        <w:annotationRef/>
      </w:r>
      <w:r>
        <w:t>This is a nice description what Fig. 5 tells. Is this due to a generally older MRT in forest soils and thus a higher likelihood that this older C is mobilized by drying and rewetting?</w:t>
      </w:r>
    </w:p>
  </w:comment>
  <w:comment w:id="55" w:author="Marion Schrumpf" w:date="2020-06-29T15:43:00Z" w:initials="MS">
    <w:p w14:paraId="3CEE5E65" w14:textId="082C184A" w:rsidR="00157F81" w:rsidRDefault="00157F81" w:rsidP="0096193C">
      <w:pPr>
        <w:pStyle w:val="CommentText"/>
      </w:pPr>
      <w:r>
        <w:rPr>
          <w:rStyle w:val="CommentReference"/>
        </w:rPr>
        <w:annotationRef/>
      </w:r>
      <w:r>
        <w:t xml:space="preserve">You did not describe Figure 1 before… should it be part of the introduction? It would be good to indicate the portions and turnover of the pools in the Figure. </w:t>
      </w:r>
    </w:p>
  </w:comment>
  <w:comment w:id="56" w:author="Guggenberger" w:date="2020-06-29T15:43:00Z" w:initials="G">
    <w:p w14:paraId="56CFFD62" w14:textId="1B048C8B" w:rsidR="00157F81" w:rsidRDefault="00157F81">
      <w:pPr>
        <w:pStyle w:val="CommentText"/>
      </w:pPr>
      <w:r>
        <w:rPr>
          <w:rStyle w:val="CommentReference"/>
        </w:rPr>
        <w:annotationRef/>
      </w:r>
      <w:r>
        <w:t>It would be great, if you can back your statements in this paragraph by references.</w:t>
      </w:r>
    </w:p>
  </w:comment>
  <w:comment w:id="57" w:author="Susan Trumbore" w:date="2020-06-29T15:43:00Z" w:initials="ST">
    <w:p w14:paraId="2BB6B92B" w14:textId="347EF7DF" w:rsidR="00157F81" w:rsidRDefault="00157F81">
      <w:pPr>
        <w:pStyle w:val="CommentText"/>
      </w:pPr>
      <w:r>
        <w:rPr>
          <w:rStyle w:val="CommentReference"/>
        </w:rPr>
        <w:annotationRef/>
      </w:r>
      <w:r>
        <w:t>Here you are explaining why there is a bigger 14C difference for grasslands after drying and rewetting than forests?   Could also be that drying and rewetting affects soil structure that might alter C persistence times.</w:t>
      </w:r>
    </w:p>
  </w:comment>
  <w:comment w:id="58" w:author="Guggenberger" w:date="2020-06-29T15:43:00Z" w:initials="G">
    <w:p w14:paraId="5A8B9F88" w14:textId="77777777" w:rsidR="00157F81" w:rsidRDefault="00157F81">
      <w:pPr>
        <w:pStyle w:val="CommentText"/>
      </w:pPr>
      <w:r>
        <w:rPr>
          <w:rStyle w:val="CommentReference"/>
        </w:rPr>
        <w:annotationRef/>
      </w:r>
      <w:r>
        <w:t>It depends whether the two sets of soils are under identical climate (i.e. experiment with forest and grassland adjacent to each other) or whether forests and grassland soils derived from their typical environment, e.g. moist forests and dry steppes.</w:t>
      </w:r>
    </w:p>
    <w:p w14:paraId="0E6510DD" w14:textId="3B5E402B" w:rsidR="00157F81" w:rsidRDefault="00157F81">
      <w:pPr>
        <w:pStyle w:val="CommentText"/>
      </w:pPr>
      <w:r>
        <w:t>The latter is true. But then there are also per se differences in texture, mineralogy and soil structure.</w:t>
      </w:r>
    </w:p>
  </w:comment>
  <w:comment w:id="59" w:author="Marion Schrumpf" w:date="2020-06-29T15:43:00Z" w:initials="MS">
    <w:p w14:paraId="0777778C" w14:textId="43B13B0B" w:rsidR="00157F81" w:rsidRDefault="00157F81">
      <w:pPr>
        <w:pStyle w:val="CommentText"/>
      </w:pPr>
      <w:r>
        <w:rPr>
          <w:rStyle w:val="CommentReference"/>
        </w:rPr>
        <w:annotationRef/>
      </w:r>
      <w:r>
        <w:t xml:space="preserve">As said above, the study from Nadine could at least give a hint. </w:t>
      </w:r>
    </w:p>
  </w:comment>
  <w:comment w:id="60" w:author="Guggenberger" w:date="2020-06-29T15:43:00Z" w:initials="G">
    <w:p w14:paraId="29D07DFA" w14:textId="25375EFA" w:rsidR="00157F81" w:rsidRDefault="00157F81">
      <w:pPr>
        <w:pStyle w:val="CommentText"/>
      </w:pPr>
      <w:r>
        <w:rPr>
          <w:rStyle w:val="CommentReference"/>
        </w:rPr>
        <w:annotationRef/>
      </w:r>
      <w:r>
        <w:t>But wouldn’t this be useful to relate the 14C-CO2 data to the 14C of the source?</w:t>
      </w:r>
    </w:p>
  </w:comment>
  <w:comment w:id="61" w:author="Susan Trumbore" w:date="2020-06-29T15:43:00Z" w:initials="ST">
    <w:p w14:paraId="2F73BFF9" w14:textId="293A9968" w:rsidR="00157F81" w:rsidRDefault="00157F81">
      <w:pPr>
        <w:pStyle w:val="CommentText"/>
      </w:pPr>
      <w:r>
        <w:rPr>
          <w:rStyle w:val="CommentReference"/>
        </w:rPr>
        <w:annotationRef/>
      </w:r>
      <w:r>
        <w:t xml:space="preserve">To me, this should be leading a paragraph, this says something about overall transit time distribution in grasslands and forests.   Delta </w:t>
      </w:r>
      <w:proofErr w:type="spellStart"/>
      <w:r>
        <w:t>delta</w:t>
      </w:r>
      <w:proofErr w:type="spellEnd"/>
      <w:r>
        <w:t xml:space="preserve"> </w:t>
      </w:r>
    </w:p>
  </w:comment>
  <w:comment w:id="62" w:author="Guggenberger" w:date="2020-06-29T15:43:00Z" w:initials="G">
    <w:p w14:paraId="4F9E409E" w14:textId="5E2CF549" w:rsidR="00157F81" w:rsidRDefault="00157F81" w:rsidP="001A7A58">
      <w:pPr>
        <w:spacing w:before="120" w:line="336" w:lineRule="exact"/>
        <w:ind w:left="284" w:hanging="284"/>
        <w:jc w:val="both"/>
      </w:pPr>
      <w:r>
        <w:rPr>
          <w:rStyle w:val="CommentReference"/>
        </w:rPr>
        <w:annotationRef/>
      </w:r>
      <w:r>
        <w:t xml:space="preserve">Any idea how? Volatilization? – then it is gone. Or reconfirmation (aging) with time? – </w:t>
      </w:r>
      <w:proofErr w:type="gramStart"/>
      <w:r>
        <w:t>then</w:t>
      </w:r>
      <w:proofErr w:type="gramEnd"/>
      <w:r>
        <w:t xml:space="preserve"> it s there but not accessible. For the latter see: </w:t>
      </w:r>
      <w:r w:rsidRPr="003E191A">
        <w:rPr>
          <w:rFonts w:ascii="Arial" w:hAnsi="Arial"/>
          <w:sz w:val="22"/>
        </w:rPr>
        <w:t xml:space="preserve">Kaiser K., </w:t>
      </w:r>
      <w:proofErr w:type="spellStart"/>
      <w:r w:rsidRPr="003E191A">
        <w:rPr>
          <w:rFonts w:ascii="Arial" w:hAnsi="Arial"/>
          <w:sz w:val="22"/>
        </w:rPr>
        <w:t>Mikutta</w:t>
      </w:r>
      <w:proofErr w:type="spellEnd"/>
      <w:r w:rsidRPr="003E191A">
        <w:rPr>
          <w:rFonts w:ascii="Arial" w:hAnsi="Arial"/>
          <w:sz w:val="22"/>
        </w:rPr>
        <w:t xml:space="preserve"> R. &amp; Guggenberger G. (2007) Increased stability of organic matter </w:t>
      </w:r>
      <w:proofErr w:type="spellStart"/>
      <w:r w:rsidRPr="003E191A">
        <w:rPr>
          <w:rFonts w:ascii="Arial" w:hAnsi="Arial"/>
          <w:sz w:val="22"/>
        </w:rPr>
        <w:t>sorbed</w:t>
      </w:r>
      <w:proofErr w:type="spellEnd"/>
      <w:r w:rsidRPr="003E191A">
        <w:rPr>
          <w:rFonts w:ascii="Arial" w:hAnsi="Arial"/>
          <w:sz w:val="22"/>
        </w:rPr>
        <w:t xml:space="preserve"> to ferrihydrite and goethite on aging. Soil Science Society of America Journal 71, 711-719.</w:t>
      </w:r>
    </w:p>
  </w:comment>
  <w:comment w:id="63" w:author="Marion Schrumpf" w:date="2020-06-29T15:43:00Z" w:initials="MS">
    <w:p w14:paraId="1CF8D12E" w14:textId="78722D88" w:rsidR="00157F81" w:rsidRDefault="00157F81">
      <w:pPr>
        <w:pStyle w:val="CommentText"/>
      </w:pPr>
      <w:r>
        <w:rPr>
          <w:rStyle w:val="CommentReference"/>
        </w:rPr>
        <w:annotationRef/>
      </w:r>
      <w:r>
        <w:t>So the original “control” incubation of TN was also on air-dried samples?</w:t>
      </w:r>
    </w:p>
  </w:comment>
  <w:comment w:id="64" w:author="Susan Trumbore" w:date="2020-06-29T15:43:00Z" w:initials="ST">
    <w:p w14:paraId="2B24F034" w14:textId="77777777" w:rsidR="00157F81" w:rsidRDefault="00157F81">
      <w:pPr>
        <w:pStyle w:val="CommentText"/>
      </w:pPr>
      <w:r>
        <w:rPr>
          <w:rStyle w:val="CommentReference"/>
        </w:rPr>
        <w:annotationRef/>
      </w:r>
      <w:r>
        <w:t xml:space="preserve">As many published incubation </w:t>
      </w:r>
      <w:proofErr w:type="spellStart"/>
      <w:r>
        <w:t>stdies</w:t>
      </w:r>
      <w:proofErr w:type="spellEnd"/>
      <w:r>
        <w:t xml:space="preserve"> dry then rewet samples, it should also be considered that this can influence not only the rates but also the 14C signature of respired CO2.</w:t>
      </w:r>
    </w:p>
    <w:p w14:paraId="72A7CFF2" w14:textId="71BAED0D" w:rsidR="00157F81" w:rsidRDefault="00157F81">
      <w:pPr>
        <w:pStyle w:val="CommentText"/>
      </w:pPr>
    </w:p>
  </w:comment>
  <w:comment w:id="65" w:author="Marion Schrumpf" w:date="2020-06-29T15:43:00Z" w:initials="MS">
    <w:p w14:paraId="4F49C5EC" w14:textId="48E6C238" w:rsidR="00157F81" w:rsidRDefault="00157F81" w:rsidP="00A739BE">
      <w:pPr>
        <w:pStyle w:val="CommentText"/>
      </w:pPr>
      <w:r>
        <w:rPr>
          <w:rStyle w:val="CommentReference"/>
        </w:rPr>
        <w:annotationRef/>
      </w:r>
      <w:r>
        <w:t xml:space="preserve">Well, actually your figure 4 offers a nice </w:t>
      </w:r>
      <w:proofErr w:type="spellStart"/>
      <w:r>
        <w:t>possiblility</w:t>
      </w:r>
      <w:proofErr w:type="spellEnd"/>
      <w:r>
        <w:t xml:space="preserve"> to compare the temporal shift in 14C of respired CO2 in almost 10 years with the drying/rewetting effect. In that Figure I would say that makes a difference if you use archived samples in one year and field-moist samples in another. So maybe the recommendation would be to have &gt;10 years difference between sample collections, so that the expected shift in 14C is larger than the rewetting effect? Apart from that it seems that in general field-moist incubations should be preferred over air-drying if possible? </w:t>
      </w:r>
    </w:p>
  </w:comment>
  <w:comment w:id="66" w:author="Marion Schrumpf" w:date="2020-06-29T15:43:00Z" w:initials="MS">
    <w:p w14:paraId="591192A1" w14:textId="6127E06E" w:rsidR="00157F81" w:rsidRDefault="00157F81">
      <w:pPr>
        <w:pStyle w:val="CommentText"/>
      </w:pPr>
      <w:r>
        <w:rPr>
          <w:rStyle w:val="CommentReference"/>
        </w:rPr>
        <w:annotationRef/>
      </w:r>
      <w:r>
        <w:t xml:space="preserve">Maybe the standard deviation between parallel incubations is an interesting aspect that could also be discussed before? I think it is relevant since many people do not replicate 14C analyses. </w:t>
      </w:r>
    </w:p>
  </w:comment>
  <w:comment w:id="67" w:author="Guggenberger" w:date="2020-06-29T15:43:00Z" w:initials="G">
    <w:p w14:paraId="4606C054" w14:textId="3D160691" w:rsidR="00157F81" w:rsidRDefault="00157F81">
      <w:pPr>
        <w:pStyle w:val="CommentText"/>
      </w:pPr>
      <w:r>
        <w:rPr>
          <w:rStyle w:val="CommentReference"/>
        </w:rPr>
        <w:annotationRef/>
      </w:r>
      <w:r>
        <w:t>Most journals do not accept vertical lines in tables. I would use landscape format to avoid separation of individual words on different lines. If necessary, you can also use smaller font.</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6B4F6A0" w14:textId="77777777" w:rsidR="00157F81" w:rsidRDefault="00157F81" w:rsidP="000379AB">
      <w:r>
        <w:separator/>
      </w:r>
    </w:p>
  </w:endnote>
  <w:endnote w:type="continuationSeparator" w:id="0">
    <w:p w14:paraId="372D1BAE" w14:textId="77777777" w:rsidR="00157F81" w:rsidRDefault="00157F81" w:rsidP="000379A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09F" w:csb1="00000000"/>
  </w:font>
  <w:font w:name="ＭＳ ゴシック">
    <w:charset w:val="4E"/>
    <w:family w:val="auto"/>
    <w:pitch w:val="variable"/>
    <w:sig w:usb0="00000001" w:usb1="08070000" w:usb2="00000010" w:usb3="00000000" w:csb0="00020000" w:csb1="00000000"/>
  </w:font>
  <w:font w:name="ＭＳ 明朝">
    <w:charset w:val="4E"/>
    <w:family w:val="auto"/>
    <w:pitch w:val="variable"/>
    <w:sig w:usb0="00000001" w:usb1="08070000" w:usb2="00000010" w:usb3="00000000" w:csb0="00020000" w:csb1="00000000"/>
  </w:font>
  <w:font w:name="Segoe UI">
    <w:altName w:val="Calibri"/>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94ED28E" w14:textId="2FE9AD18" w:rsidR="00157F81" w:rsidRDefault="00157F81" w:rsidP="00B719C8">
    <w:pPr>
      <w:pStyle w:val="Footer"/>
      <w:jc w:val="cen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5612A71" w14:textId="77777777" w:rsidR="00157F81" w:rsidRDefault="00157F81" w:rsidP="000379AB">
      <w:r>
        <w:separator/>
      </w:r>
    </w:p>
  </w:footnote>
  <w:footnote w:type="continuationSeparator" w:id="0">
    <w:p w14:paraId="118E5E5C" w14:textId="77777777" w:rsidR="00157F81" w:rsidRDefault="00157F81" w:rsidP="000379AB">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B25FE63" w14:textId="4725CBA1" w:rsidR="00157F81" w:rsidRDefault="00157F81" w:rsidP="007778ED">
    <w:pPr>
      <w:pStyle w:val="Header"/>
      <w:jc w:val="center"/>
    </w:pPr>
    <w:r>
      <w:t xml:space="preserve">manuscript submitted to </w:t>
    </w:r>
    <w:r>
      <w:rPr>
        <w:i/>
      </w:rPr>
      <w:t xml:space="preserve">JGR </w:t>
    </w:r>
    <w:proofErr w:type="spellStart"/>
    <w:r>
      <w:rPr>
        <w:i/>
      </w:rPr>
      <w:t>Biogeosciences</w:t>
    </w:r>
    <w:proofErr w:type="spellEnd"/>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5B75CCC" w14:textId="2816AD77" w:rsidR="00157F81" w:rsidRDefault="00157F81" w:rsidP="00E31404">
    <w:pPr>
      <w:pStyle w:val="Header"/>
      <w:jc w:val="center"/>
    </w:pPr>
    <w:r>
      <w:t xml:space="preserve">Confidential manuscript submitted to </w:t>
    </w:r>
    <w:r>
      <w:rPr>
        <w:i/>
      </w:rPr>
      <w:t xml:space="preserve">replace this text with name of </w:t>
    </w:r>
    <w:r w:rsidRPr="007778ED">
      <w:rPr>
        <w:i/>
      </w:rPr>
      <w:t>AGU journal</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AFC0BF3"/>
    <w:multiLevelType w:val="hybridMultilevel"/>
    <w:tmpl w:val="5C82427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25E64BC"/>
    <w:multiLevelType w:val="hybridMultilevel"/>
    <w:tmpl w:val="A4B063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478067D"/>
    <w:multiLevelType w:val="hybridMultilevel"/>
    <w:tmpl w:val="9FB67F7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nsid w:val="19C71009"/>
    <w:multiLevelType w:val="hybridMultilevel"/>
    <w:tmpl w:val="F334A5EC"/>
    <w:lvl w:ilvl="0" w:tplc="ABDCB302">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4A61D63"/>
    <w:multiLevelType w:val="hybridMultilevel"/>
    <w:tmpl w:val="36769D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3C9B5536"/>
    <w:multiLevelType w:val="hybridMultilevel"/>
    <w:tmpl w:val="CBCCF77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404E3973"/>
    <w:multiLevelType w:val="hybridMultilevel"/>
    <w:tmpl w:val="8C6689BE"/>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50FD43D8"/>
    <w:multiLevelType w:val="hybridMultilevel"/>
    <w:tmpl w:val="00E46F2E"/>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8">
    <w:nsid w:val="5C811597"/>
    <w:multiLevelType w:val="hybridMultilevel"/>
    <w:tmpl w:val="4E48B8C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640D0A31"/>
    <w:multiLevelType w:val="multilevel"/>
    <w:tmpl w:val="65BEAD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nsid w:val="64351C9F"/>
    <w:multiLevelType w:val="multilevel"/>
    <w:tmpl w:val="8196B8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nsid w:val="6B5208B2"/>
    <w:multiLevelType w:val="hybridMultilevel"/>
    <w:tmpl w:val="EF94B784"/>
    <w:lvl w:ilvl="0" w:tplc="9B9AD5D6">
      <w:start w:val="1"/>
      <w:numFmt w:val="upperLetter"/>
      <w:lvlText w:val="%1t"/>
      <w:lvlJc w:val="left"/>
      <w:pPr>
        <w:ind w:left="440" w:hanging="360"/>
      </w:pPr>
      <w:rPr>
        <w:rFonts w:hint="default"/>
      </w:rPr>
    </w:lvl>
    <w:lvl w:ilvl="1" w:tplc="04090019" w:tentative="1">
      <w:start w:val="1"/>
      <w:numFmt w:val="lowerLetter"/>
      <w:lvlText w:val="%2."/>
      <w:lvlJc w:val="left"/>
      <w:pPr>
        <w:ind w:left="1160" w:hanging="360"/>
      </w:pPr>
    </w:lvl>
    <w:lvl w:ilvl="2" w:tplc="0409001B" w:tentative="1">
      <w:start w:val="1"/>
      <w:numFmt w:val="lowerRoman"/>
      <w:lvlText w:val="%3."/>
      <w:lvlJc w:val="right"/>
      <w:pPr>
        <w:ind w:left="1880" w:hanging="180"/>
      </w:pPr>
    </w:lvl>
    <w:lvl w:ilvl="3" w:tplc="0409000F" w:tentative="1">
      <w:start w:val="1"/>
      <w:numFmt w:val="decimal"/>
      <w:lvlText w:val="%4."/>
      <w:lvlJc w:val="left"/>
      <w:pPr>
        <w:ind w:left="2600" w:hanging="360"/>
      </w:pPr>
    </w:lvl>
    <w:lvl w:ilvl="4" w:tplc="04090019" w:tentative="1">
      <w:start w:val="1"/>
      <w:numFmt w:val="lowerLetter"/>
      <w:lvlText w:val="%5."/>
      <w:lvlJc w:val="left"/>
      <w:pPr>
        <w:ind w:left="3320" w:hanging="360"/>
      </w:pPr>
    </w:lvl>
    <w:lvl w:ilvl="5" w:tplc="0409001B" w:tentative="1">
      <w:start w:val="1"/>
      <w:numFmt w:val="lowerRoman"/>
      <w:lvlText w:val="%6."/>
      <w:lvlJc w:val="right"/>
      <w:pPr>
        <w:ind w:left="4040" w:hanging="180"/>
      </w:pPr>
    </w:lvl>
    <w:lvl w:ilvl="6" w:tplc="0409000F" w:tentative="1">
      <w:start w:val="1"/>
      <w:numFmt w:val="decimal"/>
      <w:lvlText w:val="%7."/>
      <w:lvlJc w:val="left"/>
      <w:pPr>
        <w:ind w:left="4760" w:hanging="360"/>
      </w:pPr>
    </w:lvl>
    <w:lvl w:ilvl="7" w:tplc="04090019" w:tentative="1">
      <w:start w:val="1"/>
      <w:numFmt w:val="lowerLetter"/>
      <w:lvlText w:val="%8."/>
      <w:lvlJc w:val="left"/>
      <w:pPr>
        <w:ind w:left="5480" w:hanging="360"/>
      </w:pPr>
    </w:lvl>
    <w:lvl w:ilvl="8" w:tplc="0409001B" w:tentative="1">
      <w:start w:val="1"/>
      <w:numFmt w:val="lowerRoman"/>
      <w:lvlText w:val="%9."/>
      <w:lvlJc w:val="right"/>
      <w:pPr>
        <w:ind w:left="6200" w:hanging="180"/>
      </w:pPr>
    </w:lvl>
  </w:abstractNum>
  <w:num w:numId="1">
    <w:abstractNumId w:val="2"/>
  </w:num>
  <w:num w:numId="2">
    <w:abstractNumId w:val="1"/>
  </w:num>
  <w:num w:numId="3">
    <w:abstractNumId w:val="11"/>
  </w:num>
  <w:num w:numId="4">
    <w:abstractNumId w:val="5"/>
  </w:num>
  <w:num w:numId="5">
    <w:abstractNumId w:val="6"/>
  </w:num>
  <w:num w:numId="6">
    <w:abstractNumId w:val="8"/>
  </w:num>
  <w:num w:numId="7">
    <w:abstractNumId w:val="9"/>
  </w:num>
  <w:num w:numId="8">
    <w:abstractNumId w:val="10"/>
  </w:num>
  <w:num w:numId="9">
    <w:abstractNumId w:val="4"/>
  </w:num>
  <w:num w:numId="10">
    <w:abstractNumId w:val="7"/>
  </w:num>
  <w:num w:numId="11">
    <w:abstractNumId w:val="0"/>
  </w:num>
  <w:num w:numId="12">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hideGrammaticalErrors/>
  <w:proofState w:spelling="clean" w:grammar="clean"/>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defaultTabStop w:val="720"/>
  <w:hyphenationZone w:val="425"/>
  <w:characterSpacingControl w:val="doNotCompress"/>
  <w:savePreviewPicture/>
  <w:hdrShapeDefaults>
    <o:shapedefaults v:ext="edit" spidmax="4098"/>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A6077"/>
    <w:rsid w:val="0001490D"/>
    <w:rsid w:val="00016052"/>
    <w:rsid w:val="000173E5"/>
    <w:rsid w:val="00020FF3"/>
    <w:rsid w:val="0002474C"/>
    <w:rsid w:val="00031829"/>
    <w:rsid w:val="000379AB"/>
    <w:rsid w:val="00037EFA"/>
    <w:rsid w:val="000463B6"/>
    <w:rsid w:val="0005072E"/>
    <w:rsid w:val="00051FA8"/>
    <w:rsid w:val="00055D79"/>
    <w:rsid w:val="00057ABD"/>
    <w:rsid w:val="00061C8F"/>
    <w:rsid w:val="0007414F"/>
    <w:rsid w:val="000A4E75"/>
    <w:rsid w:val="000D2676"/>
    <w:rsid w:val="000D5326"/>
    <w:rsid w:val="000E2C03"/>
    <w:rsid w:val="000F2FFD"/>
    <w:rsid w:val="000F3B55"/>
    <w:rsid w:val="000F3D36"/>
    <w:rsid w:val="00107A10"/>
    <w:rsid w:val="00113D43"/>
    <w:rsid w:val="00130EBA"/>
    <w:rsid w:val="00136B25"/>
    <w:rsid w:val="00140EA8"/>
    <w:rsid w:val="001566A4"/>
    <w:rsid w:val="00157D79"/>
    <w:rsid w:val="00157F81"/>
    <w:rsid w:val="00160359"/>
    <w:rsid w:val="00191D71"/>
    <w:rsid w:val="00192857"/>
    <w:rsid w:val="00193D75"/>
    <w:rsid w:val="001959FA"/>
    <w:rsid w:val="001A48F3"/>
    <w:rsid w:val="001A7A58"/>
    <w:rsid w:val="001C2B0D"/>
    <w:rsid w:val="001C611A"/>
    <w:rsid w:val="001C6D72"/>
    <w:rsid w:val="001E33EF"/>
    <w:rsid w:val="001F4E32"/>
    <w:rsid w:val="002044C9"/>
    <w:rsid w:val="00205265"/>
    <w:rsid w:val="002112B8"/>
    <w:rsid w:val="00271468"/>
    <w:rsid w:val="00274851"/>
    <w:rsid w:val="002818B0"/>
    <w:rsid w:val="00285DB0"/>
    <w:rsid w:val="0029445D"/>
    <w:rsid w:val="00294CB4"/>
    <w:rsid w:val="002A235F"/>
    <w:rsid w:val="002A38DE"/>
    <w:rsid w:val="002B6F74"/>
    <w:rsid w:val="002C1BD6"/>
    <w:rsid w:val="002C2021"/>
    <w:rsid w:val="002C3263"/>
    <w:rsid w:val="002D629D"/>
    <w:rsid w:val="002E08FC"/>
    <w:rsid w:val="002E7898"/>
    <w:rsid w:val="002F0968"/>
    <w:rsid w:val="002F20C2"/>
    <w:rsid w:val="002F2289"/>
    <w:rsid w:val="002F3B11"/>
    <w:rsid w:val="003137C3"/>
    <w:rsid w:val="00315E9B"/>
    <w:rsid w:val="00321596"/>
    <w:rsid w:val="003275EA"/>
    <w:rsid w:val="0034072B"/>
    <w:rsid w:val="00356AAE"/>
    <w:rsid w:val="003664FA"/>
    <w:rsid w:val="00370544"/>
    <w:rsid w:val="0037466A"/>
    <w:rsid w:val="00387597"/>
    <w:rsid w:val="003A2C8D"/>
    <w:rsid w:val="003A6324"/>
    <w:rsid w:val="003C56B3"/>
    <w:rsid w:val="003E24C3"/>
    <w:rsid w:val="003E660A"/>
    <w:rsid w:val="003F199B"/>
    <w:rsid w:val="00400425"/>
    <w:rsid w:val="004009A6"/>
    <w:rsid w:val="00422BF8"/>
    <w:rsid w:val="00431FD2"/>
    <w:rsid w:val="00440A22"/>
    <w:rsid w:val="0044470A"/>
    <w:rsid w:val="00445A1E"/>
    <w:rsid w:val="004501DF"/>
    <w:rsid w:val="00460E22"/>
    <w:rsid w:val="00460E41"/>
    <w:rsid w:val="0046739F"/>
    <w:rsid w:val="00467BD2"/>
    <w:rsid w:val="0049415E"/>
    <w:rsid w:val="004B3232"/>
    <w:rsid w:val="004B4031"/>
    <w:rsid w:val="004C79CD"/>
    <w:rsid w:val="004E1548"/>
    <w:rsid w:val="004E7391"/>
    <w:rsid w:val="004F61C7"/>
    <w:rsid w:val="00514B45"/>
    <w:rsid w:val="005167EA"/>
    <w:rsid w:val="005232D3"/>
    <w:rsid w:val="0053568F"/>
    <w:rsid w:val="005358D5"/>
    <w:rsid w:val="00537912"/>
    <w:rsid w:val="00545B6C"/>
    <w:rsid w:val="00562C9F"/>
    <w:rsid w:val="00562D64"/>
    <w:rsid w:val="0057441D"/>
    <w:rsid w:val="00575C0B"/>
    <w:rsid w:val="0058472D"/>
    <w:rsid w:val="0059217D"/>
    <w:rsid w:val="00595BD5"/>
    <w:rsid w:val="005A2376"/>
    <w:rsid w:val="005B53AB"/>
    <w:rsid w:val="005B6272"/>
    <w:rsid w:val="005C57B1"/>
    <w:rsid w:val="005D0AEB"/>
    <w:rsid w:val="005E1969"/>
    <w:rsid w:val="005F16DD"/>
    <w:rsid w:val="005F4B46"/>
    <w:rsid w:val="005F720D"/>
    <w:rsid w:val="00602594"/>
    <w:rsid w:val="0060736A"/>
    <w:rsid w:val="00613ACE"/>
    <w:rsid w:val="00620695"/>
    <w:rsid w:val="0063072A"/>
    <w:rsid w:val="00642654"/>
    <w:rsid w:val="00652A5B"/>
    <w:rsid w:val="0066463A"/>
    <w:rsid w:val="00665D9A"/>
    <w:rsid w:val="006842EE"/>
    <w:rsid w:val="006940F2"/>
    <w:rsid w:val="006B1727"/>
    <w:rsid w:val="006B5AF0"/>
    <w:rsid w:val="006B60D8"/>
    <w:rsid w:val="006B7906"/>
    <w:rsid w:val="006C315F"/>
    <w:rsid w:val="006C4619"/>
    <w:rsid w:val="006C62E5"/>
    <w:rsid w:val="006D19B4"/>
    <w:rsid w:val="006D3136"/>
    <w:rsid w:val="006D3C13"/>
    <w:rsid w:val="006E7F38"/>
    <w:rsid w:val="006F662E"/>
    <w:rsid w:val="00711480"/>
    <w:rsid w:val="00737555"/>
    <w:rsid w:val="0074512D"/>
    <w:rsid w:val="00745573"/>
    <w:rsid w:val="00760F46"/>
    <w:rsid w:val="00770A8A"/>
    <w:rsid w:val="00776F50"/>
    <w:rsid w:val="00777494"/>
    <w:rsid w:val="007778ED"/>
    <w:rsid w:val="00787AAE"/>
    <w:rsid w:val="0079348C"/>
    <w:rsid w:val="00794012"/>
    <w:rsid w:val="00796FB8"/>
    <w:rsid w:val="007A7578"/>
    <w:rsid w:val="007B1E2C"/>
    <w:rsid w:val="007B1F1F"/>
    <w:rsid w:val="007B4B93"/>
    <w:rsid w:val="007B4E3C"/>
    <w:rsid w:val="007C2C5F"/>
    <w:rsid w:val="007C2F20"/>
    <w:rsid w:val="007C3DAC"/>
    <w:rsid w:val="007D5F37"/>
    <w:rsid w:val="007D6CB6"/>
    <w:rsid w:val="007E0441"/>
    <w:rsid w:val="007E110C"/>
    <w:rsid w:val="007E66F2"/>
    <w:rsid w:val="0080345D"/>
    <w:rsid w:val="00812A0A"/>
    <w:rsid w:val="00813315"/>
    <w:rsid w:val="0081631A"/>
    <w:rsid w:val="00816490"/>
    <w:rsid w:val="00833197"/>
    <w:rsid w:val="00855B07"/>
    <w:rsid w:val="008A34F0"/>
    <w:rsid w:val="008A4974"/>
    <w:rsid w:val="008A6077"/>
    <w:rsid w:val="008A6377"/>
    <w:rsid w:val="008C0AA5"/>
    <w:rsid w:val="008C61F5"/>
    <w:rsid w:val="008D1F4C"/>
    <w:rsid w:val="008D3087"/>
    <w:rsid w:val="008E029D"/>
    <w:rsid w:val="008E0E73"/>
    <w:rsid w:val="008E4248"/>
    <w:rsid w:val="008E58E5"/>
    <w:rsid w:val="008E784E"/>
    <w:rsid w:val="00911270"/>
    <w:rsid w:val="00914414"/>
    <w:rsid w:val="00914AB0"/>
    <w:rsid w:val="009374CA"/>
    <w:rsid w:val="009459B9"/>
    <w:rsid w:val="0096193C"/>
    <w:rsid w:val="009668C5"/>
    <w:rsid w:val="00970C54"/>
    <w:rsid w:val="0097213C"/>
    <w:rsid w:val="00975D9D"/>
    <w:rsid w:val="009763F8"/>
    <w:rsid w:val="0098127B"/>
    <w:rsid w:val="00990E17"/>
    <w:rsid w:val="009916EF"/>
    <w:rsid w:val="00997B69"/>
    <w:rsid w:val="009A02DB"/>
    <w:rsid w:val="009A4BBD"/>
    <w:rsid w:val="009B4069"/>
    <w:rsid w:val="009B68DA"/>
    <w:rsid w:val="009C1DB4"/>
    <w:rsid w:val="009C62F6"/>
    <w:rsid w:val="009C63D9"/>
    <w:rsid w:val="009E20A2"/>
    <w:rsid w:val="009E20C0"/>
    <w:rsid w:val="00A04339"/>
    <w:rsid w:val="00A13A71"/>
    <w:rsid w:val="00A37CCD"/>
    <w:rsid w:val="00A40482"/>
    <w:rsid w:val="00A739BE"/>
    <w:rsid w:val="00A85B49"/>
    <w:rsid w:val="00AA33DA"/>
    <w:rsid w:val="00AA608C"/>
    <w:rsid w:val="00AB2E54"/>
    <w:rsid w:val="00AB46CF"/>
    <w:rsid w:val="00AF2D3E"/>
    <w:rsid w:val="00AF33DA"/>
    <w:rsid w:val="00AF3DC6"/>
    <w:rsid w:val="00AF4929"/>
    <w:rsid w:val="00B066B1"/>
    <w:rsid w:val="00B120F3"/>
    <w:rsid w:val="00B129CB"/>
    <w:rsid w:val="00B12AE5"/>
    <w:rsid w:val="00B55CF9"/>
    <w:rsid w:val="00B568E1"/>
    <w:rsid w:val="00B67909"/>
    <w:rsid w:val="00B7169F"/>
    <w:rsid w:val="00B719C8"/>
    <w:rsid w:val="00B81C79"/>
    <w:rsid w:val="00B82556"/>
    <w:rsid w:val="00B828C4"/>
    <w:rsid w:val="00BA71BF"/>
    <w:rsid w:val="00BB6837"/>
    <w:rsid w:val="00BB7FBB"/>
    <w:rsid w:val="00BC5869"/>
    <w:rsid w:val="00BE1EE0"/>
    <w:rsid w:val="00BE4054"/>
    <w:rsid w:val="00BF0028"/>
    <w:rsid w:val="00C15C50"/>
    <w:rsid w:val="00C203C0"/>
    <w:rsid w:val="00C3475A"/>
    <w:rsid w:val="00C349AD"/>
    <w:rsid w:val="00C4197B"/>
    <w:rsid w:val="00C435F8"/>
    <w:rsid w:val="00C4734A"/>
    <w:rsid w:val="00C64BC5"/>
    <w:rsid w:val="00C6591A"/>
    <w:rsid w:val="00C73BB6"/>
    <w:rsid w:val="00C73CCF"/>
    <w:rsid w:val="00C81368"/>
    <w:rsid w:val="00C81692"/>
    <w:rsid w:val="00C8283A"/>
    <w:rsid w:val="00C925A5"/>
    <w:rsid w:val="00C94AA5"/>
    <w:rsid w:val="00C97631"/>
    <w:rsid w:val="00CA06D6"/>
    <w:rsid w:val="00CA3544"/>
    <w:rsid w:val="00CB2FE4"/>
    <w:rsid w:val="00CB3988"/>
    <w:rsid w:val="00CB7BED"/>
    <w:rsid w:val="00CC4CBE"/>
    <w:rsid w:val="00CD4AB9"/>
    <w:rsid w:val="00CD61AA"/>
    <w:rsid w:val="00CE4F62"/>
    <w:rsid w:val="00CF0B86"/>
    <w:rsid w:val="00CF3DEE"/>
    <w:rsid w:val="00CF7F25"/>
    <w:rsid w:val="00D01236"/>
    <w:rsid w:val="00D04359"/>
    <w:rsid w:val="00D2004D"/>
    <w:rsid w:val="00D21AF0"/>
    <w:rsid w:val="00D2308B"/>
    <w:rsid w:val="00D50A01"/>
    <w:rsid w:val="00D52AC7"/>
    <w:rsid w:val="00D54D34"/>
    <w:rsid w:val="00D5561F"/>
    <w:rsid w:val="00D77897"/>
    <w:rsid w:val="00D810E5"/>
    <w:rsid w:val="00D869CC"/>
    <w:rsid w:val="00D94839"/>
    <w:rsid w:val="00D9528F"/>
    <w:rsid w:val="00D97980"/>
    <w:rsid w:val="00DA092A"/>
    <w:rsid w:val="00DB22FB"/>
    <w:rsid w:val="00DB5896"/>
    <w:rsid w:val="00DD257A"/>
    <w:rsid w:val="00DD6745"/>
    <w:rsid w:val="00DE3F91"/>
    <w:rsid w:val="00DE4861"/>
    <w:rsid w:val="00DE7B8D"/>
    <w:rsid w:val="00E05CBC"/>
    <w:rsid w:val="00E1472B"/>
    <w:rsid w:val="00E260CA"/>
    <w:rsid w:val="00E31404"/>
    <w:rsid w:val="00E31513"/>
    <w:rsid w:val="00E36963"/>
    <w:rsid w:val="00E6353C"/>
    <w:rsid w:val="00E664DF"/>
    <w:rsid w:val="00E67B96"/>
    <w:rsid w:val="00E7131D"/>
    <w:rsid w:val="00E7233D"/>
    <w:rsid w:val="00E804AE"/>
    <w:rsid w:val="00E915D4"/>
    <w:rsid w:val="00EA74BE"/>
    <w:rsid w:val="00EC0919"/>
    <w:rsid w:val="00EC3D0A"/>
    <w:rsid w:val="00EC711C"/>
    <w:rsid w:val="00ED7100"/>
    <w:rsid w:val="00EE7B5E"/>
    <w:rsid w:val="00EF04CF"/>
    <w:rsid w:val="00EF274A"/>
    <w:rsid w:val="00F04A1F"/>
    <w:rsid w:val="00F105D2"/>
    <w:rsid w:val="00F21080"/>
    <w:rsid w:val="00F356B7"/>
    <w:rsid w:val="00F40A9A"/>
    <w:rsid w:val="00F45E57"/>
    <w:rsid w:val="00F5220F"/>
    <w:rsid w:val="00F71CD1"/>
    <w:rsid w:val="00F9589F"/>
    <w:rsid w:val="00F973B1"/>
    <w:rsid w:val="00FA11FA"/>
    <w:rsid w:val="00FB5278"/>
    <w:rsid w:val="00FC3161"/>
    <w:rsid w:val="00FC3EAC"/>
    <w:rsid w:val="00FC49C6"/>
    <w:rsid w:val="00FD4E4E"/>
    <w:rsid w:val="00FD56F1"/>
    <w:rsid w:val="00FF4BEC"/>
    <w:rsid w:val="1ACF9879"/>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4098"/>
    <o:shapelayout v:ext="edit">
      <o:idmap v:ext="edit" data="1"/>
    </o:shapelayout>
  </w:shapeDefaults>
  <w:decimalSymbol w:val="."/>
  <w:listSeparator w:val=","/>
  <w14:docId w14:val="2609C9FC"/>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A6077"/>
    <w:rPr>
      <w:rFonts w:ascii="Times New Roman" w:eastAsia="Calibri" w:hAnsi="Times New Roman" w:cs="Times New Roman"/>
      <w:sz w:val="20"/>
      <w:szCs w:val="20"/>
    </w:rPr>
  </w:style>
  <w:style w:type="paragraph" w:styleId="Heading1">
    <w:name w:val="heading 1"/>
    <w:basedOn w:val="Normal"/>
    <w:next w:val="Normal"/>
    <w:link w:val="Heading1Char"/>
    <w:uiPriority w:val="9"/>
    <w:qFormat/>
    <w:rsid w:val="00816490"/>
    <w:pPr>
      <w:keepNext/>
      <w:keepLines/>
      <w:spacing w:before="480"/>
      <w:outlineLvl w:val="0"/>
    </w:pPr>
    <w:rPr>
      <w:rFonts w:asciiTheme="majorHAnsi" w:eastAsiaTheme="majorEastAsia" w:hAnsiTheme="majorHAnsi" w:cstheme="majorBidi"/>
      <w:b/>
      <w:bCs/>
      <w:color w:val="2C6EAB"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400425"/>
    <w:pPr>
      <w:contextualSpacing/>
      <w:jc w:val="center"/>
    </w:pPr>
    <w:rPr>
      <w:rFonts w:eastAsiaTheme="majorEastAsia" w:cstheme="majorBidi"/>
      <w:b/>
      <w:spacing w:val="-10"/>
      <w:kern w:val="28"/>
      <w:sz w:val="28"/>
      <w:szCs w:val="56"/>
    </w:rPr>
  </w:style>
  <w:style w:type="paragraph" w:customStyle="1" w:styleId="Reference">
    <w:name w:val="Reference"/>
    <w:basedOn w:val="Normal"/>
    <w:rsid w:val="008A6077"/>
    <w:pPr>
      <w:spacing w:before="120"/>
      <w:ind w:left="720" w:hanging="720"/>
    </w:pPr>
    <w:rPr>
      <w:rFonts w:eastAsia="Times New Roman"/>
      <w:sz w:val="24"/>
      <w:szCs w:val="24"/>
    </w:rPr>
  </w:style>
  <w:style w:type="paragraph" w:styleId="Header">
    <w:name w:val="header"/>
    <w:basedOn w:val="Normal"/>
    <w:link w:val="HeaderChar"/>
    <w:uiPriority w:val="99"/>
    <w:unhideWhenUsed/>
    <w:rsid w:val="000379AB"/>
    <w:pPr>
      <w:tabs>
        <w:tab w:val="center" w:pos="4680"/>
        <w:tab w:val="right" w:pos="9360"/>
      </w:tabs>
    </w:pPr>
  </w:style>
  <w:style w:type="paragraph" w:customStyle="1" w:styleId="Heading-Secondary">
    <w:name w:val="Heading-Secondary"/>
    <w:basedOn w:val="Heading-Main"/>
    <w:qFormat/>
    <w:rsid w:val="00C81368"/>
    <w:pPr>
      <w:ind w:left="720"/>
    </w:pPr>
    <w:rPr>
      <w:b w:val="0"/>
    </w:rPr>
  </w:style>
  <w:style w:type="paragraph" w:customStyle="1" w:styleId="Authors">
    <w:name w:val="Authors"/>
    <w:basedOn w:val="Normal"/>
    <w:rsid w:val="00B120F3"/>
    <w:pPr>
      <w:spacing w:before="120" w:after="360"/>
    </w:pPr>
    <w:rPr>
      <w:rFonts w:eastAsia="Times New Roman"/>
      <w:b/>
      <w:sz w:val="24"/>
      <w:szCs w:val="24"/>
    </w:rPr>
  </w:style>
  <w:style w:type="paragraph" w:customStyle="1" w:styleId="Text">
    <w:name w:val="Text"/>
    <w:basedOn w:val="Normal"/>
    <w:rsid w:val="008A6077"/>
    <w:pPr>
      <w:spacing w:before="120"/>
      <w:ind w:firstLine="720"/>
    </w:pPr>
    <w:rPr>
      <w:rFonts w:eastAsia="Times New Roman"/>
      <w:sz w:val="24"/>
      <w:szCs w:val="24"/>
    </w:rPr>
  </w:style>
  <w:style w:type="paragraph" w:customStyle="1" w:styleId="FigureorTableCaption">
    <w:name w:val="Figure or Table Caption"/>
    <w:basedOn w:val="Normal"/>
    <w:rsid w:val="008A6077"/>
    <w:pPr>
      <w:keepNext/>
      <w:spacing w:before="240"/>
      <w:outlineLvl w:val="0"/>
    </w:pPr>
    <w:rPr>
      <w:rFonts w:eastAsia="Times New Roman"/>
      <w:kern w:val="28"/>
      <w:sz w:val="24"/>
      <w:szCs w:val="24"/>
    </w:rPr>
  </w:style>
  <w:style w:type="character" w:customStyle="1" w:styleId="HeaderChar">
    <w:name w:val="Header Char"/>
    <w:basedOn w:val="DefaultParagraphFont"/>
    <w:link w:val="Header"/>
    <w:uiPriority w:val="99"/>
    <w:rsid w:val="000379AB"/>
    <w:rPr>
      <w:rFonts w:ascii="Times New Roman" w:eastAsia="Calibri" w:hAnsi="Times New Roman" w:cs="Times New Roman"/>
      <w:sz w:val="20"/>
      <w:szCs w:val="20"/>
    </w:rPr>
  </w:style>
  <w:style w:type="character" w:styleId="Hyperlink">
    <w:name w:val="Hyperlink"/>
    <w:rsid w:val="008A6077"/>
    <w:rPr>
      <w:color w:val="0000FF"/>
      <w:u w:val="single"/>
    </w:rPr>
  </w:style>
  <w:style w:type="paragraph" w:customStyle="1" w:styleId="Heading-Main">
    <w:name w:val="Heading-Main"/>
    <w:basedOn w:val="Normal"/>
    <w:rsid w:val="005358D5"/>
    <w:pPr>
      <w:keepNext/>
      <w:spacing w:before="240" w:after="120"/>
      <w:outlineLvl w:val="0"/>
    </w:pPr>
    <w:rPr>
      <w:rFonts w:eastAsia="Times New Roman"/>
      <w:b/>
      <w:bCs/>
      <w:kern w:val="28"/>
      <w:sz w:val="24"/>
      <w:szCs w:val="24"/>
    </w:rPr>
  </w:style>
  <w:style w:type="paragraph" w:customStyle="1" w:styleId="Affiliation">
    <w:name w:val="Affiliation"/>
    <w:basedOn w:val="Text"/>
    <w:qFormat/>
    <w:rsid w:val="00B719C8"/>
    <w:pPr>
      <w:ind w:firstLine="0"/>
    </w:pPr>
  </w:style>
  <w:style w:type="paragraph" w:customStyle="1" w:styleId="KeyPoints">
    <w:name w:val="Key Points"/>
    <w:basedOn w:val="Normal"/>
    <w:rsid w:val="008A6077"/>
    <w:pPr>
      <w:spacing w:before="120"/>
    </w:pPr>
    <w:rPr>
      <w:rFonts w:eastAsia="Times New Roman"/>
      <w:sz w:val="24"/>
      <w:szCs w:val="24"/>
    </w:rPr>
  </w:style>
  <w:style w:type="paragraph" w:customStyle="1" w:styleId="Abstract">
    <w:name w:val="Abstract"/>
    <w:basedOn w:val="Normal"/>
    <w:qFormat/>
    <w:rsid w:val="00400425"/>
    <w:pPr>
      <w:spacing w:before="120"/>
    </w:pPr>
    <w:rPr>
      <w:rFonts w:eastAsia="Times New Roman"/>
      <w:sz w:val="24"/>
      <w:szCs w:val="24"/>
    </w:rPr>
  </w:style>
  <w:style w:type="character" w:customStyle="1" w:styleId="TitleChar">
    <w:name w:val="Title Char"/>
    <w:basedOn w:val="DefaultParagraphFont"/>
    <w:link w:val="Title"/>
    <w:uiPriority w:val="10"/>
    <w:rsid w:val="00400425"/>
    <w:rPr>
      <w:rFonts w:ascii="Times New Roman" w:eastAsiaTheme="majorEastAsia" w:hAnsi="Times New Roman" w:cstheme="majorBidi"/>
      <w:b/>
      <w:spacing w:val="-10"/>
      <w:kern w:val="28"/>
      <w:sz w:val="28"/>
      <w:szCs w:val="56"/>
    </w:rPr>
  </w:style>
  <w:style w:type="paragraph" w:customStyle="1" w:styleId="Note">
    <w:name w:val="Note"/>
    <w:basedOn w:val="Normal"/>
    <w:qFormat/>
    <w:rsid w:val="0037466A"/>
    <w:pPr>
      <w:spacing w:before="240" w:after="240"/>
    </w:pPr>
    <w:rPr>
      <w:color w:val="00B0F0"/>
    </w:rPr>
  </w:style>
  <w:style w:type="paragraph" w:styleId="NormalWeb">
    <w:name w:val="Normal (Web)"/>
    <w:basedOn w:val="Normal"/>
    <w:uiPriority w:val="99"/>
    <w:semiHidden/>
    <w:unhideWhenUsed/>
    <w:rsid w:val="002F3B11"/>
    <w:rPr>
      <w:sz w:val="24"/>
      <w:szCs w:val="24"/>
    </w:rPr>
  </w:style>
  <w:style w:type="paragraph" w:styleId="Footer">
    <w:name w:val="footer"/>
    <w:basedOn w:val="Normal"/>
    <w:link w:val="FooterChar"/>
    <w:uiPriority w:val="99"/>
    <w:unhideWhenUsed/>
    <w:rsid w:val="000379AB"/>
    <w:pPr>
      <w:tabs>
        <w:tab w:val="center" w:pos="4680"/>
        <w:tab w:val="right" w:pos="9360"/>
      </w:tabs>
    </w:pPr>
  </w:style>
  <w:style w:type="character" w:customStyle="1" w:styleId="FooterChar">
    <w:name w:val="Footer Char"/>
    <w:basedOn w:val="DefaultParagraphFont"/>
    <w:link w:val="Footer"/>
    <w:uiPriority w:val="99"/>
    <w:rsid w:val="000379AB"/>
    <w:rPr>
      <w:rFonts w:ascii="Times New Roman" w:eastAsia="Calibri" w:hAnsi="Times New Roman" w:cs="Times New Roman"/>
      <w:sz w:val="20"/>
      <w:szCs w:val="20"/>
    </w:rPr>
  </w:style>
  <w:style w:type="paragraph" w:styleId="ListParagraph">
    <w:name w:val="List Paragraph"/>
    <w:basedOn w:val="Normal"/>
    <w:uiPriority w:val="34"/>
    <w:qFormat/>
    <w:rsid w:val="00D810E5"/>
    <w:pPr>
      <w:spacing w:after="200"/>
      <w:ind w:left="720"/>
      <w:contextualSpacing/>
    </w:pPr>
    <w:rPr>
      <w:rFonts w:asciiTheme="minorHAnsi" w:eastAsiaTheme="minorEastAsia" w:hAnsiTheme="minorHAnsi" w:cstheme="minorBidi"/>
      <w:sz w:val="24"/>
      <w:szCs w:val="24"/>
      <w:lang w:eastAsia="ja-JP"/>
    </w:rPr>
  </w:style>
  <w:style w:type="character" w:customStyle="1" w:styleId="UnresolvedMention1">
    <w:name w:val="Unresolved Mention1"/>
    <w:basedOn w:val="DefaultParagraphFont"/>
    <w:uiPriority w:val="99"/>
    <w:rsid w:val="00B81C79"/>
    <w:rPr>
      <w:color w:val="808080"/>
      <w:shd w:val="clear" w:color="auto" w:fill="E6E6E6"/>
    </w:rPr>
  </w:style>
  <w:style w:type="paragraph" w:styleId="BalloonText">
    <w:name w:val="Balloon Text"/>
    <w:basedOn w:val="Normal"/>
    <w:link w:val="BalloonTextChar"/>
    <w:uiPriority w:val="99"/>
    <w:semiHidden/>
    <w:unhideWhenUsed/>
    <w:rsid w:val="007B4B93"/>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B4B93"/>
    <w:rPr>
      <w:rFonts w:ascii="Segoe UI" w:eastAsia="Calibri" w:hAnsi="Segoe UI" w:cs="Segoe UI"/>
      <w:sz w:val="18"/>
      <w:szCs w:val="18"/>
    </w:rPr>
  </w:style>
  <w:style w:type="character" w:styleId="Emphasis">
    <w:name w:val="Emphasis"/>
    <w:basedOn w:val="DefaultParagraphFont"/>
    <w:uiPriority w:val="20"/>
    <w:qFormat/>
    <w:rsid w:val="007B4B93"/>
    <w:rPr>
      <w:i/>
      <w:iCs/>
    </w:rPr>
  </w:style>
  <w:style w:type="character" w:styleId="FollowedHyperlink">
    <w:name w:val="FollowedHyperlink"/>
    <w:basedOn w:val="DefaultParagraphFont"/>
    <w:uiPriority w:val="99"/>
    <w:semiHidden/>
    <w:unhideWhenUsed/>
    <w:rsid w:val="00F45E57"/>
    <w:rPr>
      <w:color w:val="954F72" w:themeColor="followedHyperlink"/>
      <w:u w:val="single"/>
    </w:rPr>
  </w:style>
  <w:style w:type="table" w:styleId="TableGrid">
    <w:name w:val="Table Grid"/>
    <w:basedOn w:val="TableNormal"/>
    <w:uiPriority w:val="39"/>
    <w:rsid w:val="00F9589F"/>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1Char">
    <w:name w:val="Heading 1 Char"/>
    <w:basedOn w:val="DefaultParagraphFont"/>
    <w:link w:val="Heading1"/>
    <w:uiPriority w:val="9"/>
    <w:rsid w:val="00816490"/>
    <w:rPr>
      <w:rFonts w:asciiTheme="majorHAnsi" w:eastAsiaTheme="majorEastAsia" w:hAnsiTheme="majorHAnsi" w:cstheme="majorBidi"/>
      <w:b/>
      <w:bCs/>
      <w:color w:val="2C6EAB" w:themeColor="accent1" w:themeShade="B5"/>
      <w:sz w:val="32"/>
      <w:szCs w:val="32"/>
    </w:rPr>
  </w:style>
  <w:style w:type="character" w:styleId="CommentReference">
    <w:name w:val="annotation reference"/>
    <w:basedOn w:val="DefaultParagraphFont"/>
    <w:uiPriority w:val="99"/>
    <w:semiHidden/>
    <w:unhideWhenUsed/>
    <w:rsid w:val="00C6591A"/>
    <w:rPr>
      <w:sz w:val="16"/>
      <w:szCs w:val="16"/>
    </w:rPr>
  </w:style>
  <w:style w:type="paragraph" w:styleId="CommentText">
    <w:name w:val="annotation text"/>
    <w:basedOn w:val="Normal"/>
    <w:link w:val="CommentTextChar"/>
    <w:uiPriority w:val="99"/>
    <w:semiHidden/>
    <w:unhideWhenUsed/>
    <w:rsid w:val="00C6591A"/>
  </w:style>
  <w:style w:type="character" w:customStyle="1" w:styleId="CommentTextChar">
    <w:name w:val="Comment Text Char"/>
    <w:basedOn w:val="DefaultParagraphFont"/>
    <w:link w:val="CommentText"/>
    <w:uiPriority w:val="99"/>
    <w:semiHidden/>
    <w:rsid w:val="00C6591A"/>
    <w:rPr>
      <w:rFonts w:ascii="Times New Roman" w:eastAsia="Calibri"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C6591A"/>
    <w:rPr>
      <w:b/>
      <w:bCs/>
    </w:rPr>
  </w:style>
  <w:style w:type="character" w:customStyle="1" w:styleId="CommentSubjectChar">
    <w:name w:val="Comment Subject Char"/>
    <w:basedOn w:val="CommentTextChar"/>
    <w:link w:val="CommentSubject"/>
    <w:uiPriority w:val="99"/>
    <w:semiHidden/>
    <w:rsid w:val="00C6591A"/>
    <w:rPr>
      <w:rFonts w:ascii="Times New Roman" w:eastAsia="Calibri" w:hAnsi="Times New Roman" w:cs="Times New Roman"/>
      <w:b/>
      <w:bCs/>
      <w:sz w:val="20"/>
      <w:szCs w:val="20"/>
    </w:rPr>
  </w:style>
  <w:style w:type="character" w:customStyle="1" w:styleId="NichtaufgelsteErwhnung1">
    <w:name w:val="Nicht aufgelöste Erwähnung1"/>
    <w:basedOn w:val="DefaultParagraphFont"/>
    <w:uiPriority w:val="99"/>
    <w:semiHidden/>
    <w:unhideWhenUsed/>
    <w:rsid w:val="000F3B55"/>
    <w:rPr>
      <w:color w:val="605E5C"/>
      <w:shd w:val="clear" w:color="auto" w:fill="E1DFDD"/>
    </w:rPr>
  </w:style>
  <w:style w:type="paragraph" w:styleId="Revision">
    <w:name w:val="Revision"/>
    <w:hidden/>
    <w:uiPriority w:val="99"/>
    <w:semiHidden/>
    <w:rsid w:val="00271468"/>
    <w:rPr>
      <w:rFonts w:ascii="Times New Roman" w:eastAsia="Calibri" w:hAnsi="Times New Roman" w:cs="Times New Roman"/>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A6077"/>
    <w:rPr>
      <w:rFonts w:ascii="Times New Roman" w:eastAsia="Calibri" w:hAnsi="Times New Roman" w:cs="Times New Roman"/>
      <w:sz w:val="20"/>
      <w:szCs w:val="20"/>
    </w:rPr>
  </w:style>
  <w:style w:type="paragraph" w:styleId="Heading1">
    <w:name w:val="heading 1"/>
    <w:basedOn w:val="Normal"/>
    <w:next w:val="Normal"/>
    <w:link w:val="Heading1Char"/>
    <w:uiPriority w:val="9"/>
    <w:qFormat/>
    <w:rsid w:val="00816490"/>
    <w:pPr>
      <w:keepNext/>
      <w:keepLines/>
      <w:spacing w:before="480"/>
      <w:outlineLvl w:val="0"/>
    </w:pPr>
    <w:rPr>
      <w:rFonts w:asciiTheme="majorHAnsi" w:eastAsiaTheme="majorEastAsia" w:hAnsiTheme="majorHAnsi" w:cstheme="majorBidi"/>
      <w:b/>
      <w:bCs/>
      <w:color w:val="2C6EAB"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400425"/>
    <w:pPr>
      <w:contextualSpacing/>
      <w:jc w:val="center"/>
    </w:pPr>
    <w:rPr>
      <w:rFonts w:eastAsiaTheme="majorEastAsia" w:cstheme="majorBidi"/>
      <w:b/>
      <w:spacing w:val="-10"/>
      <w:kern w:val="28"/>
      <w:sz w:val="28"/>
      <w:szCs w:val="56"/>
    </w:rPr>
  </w:style>
  <w:style w:type="paragraph" w:customStyle="1" w:styleId="Reference">
    <w:name w:val="Reference"/>
    <w:basedOn w:val="Normal"/>
    <w:rsid w:val="008A6077"/>
    <w:pPr>
      <w:spacing w:before="120"/>
      <w:ind w:left="720" w:hanging="720"/>
    </w:pPr>
    <w:rPr>
      <w:rFonts w:eastAsia="Times New Roman"/>
      <w:sz w:val="24"/>
      <w:szCs w:val="24"/>
    </w:rPr>
  </w:style>
  <w:style w:type="paragraph" w:styleId="Header">
    <w:name w:val="header"/>
    <w:basedOn w:val="Normal"/>
    <w:link w:val="HeaderChar"/>
    <w:uiPriority w:val="99"/>
    <w:unhideWhenUsed/>
    <w:rsid w:val="000379AB"/>
    <w:pPr>
      <w:tabs>
        <w:tab w:val="center" w:pos="4680"/>
        <w:tab w:val="right" w:pos="9360"/>
      </w:tabs>
    </w:pPr>
  </w:style>
  <w:style w:type="paragraph" w:customStyle="1" w:styleId="Heading-Secondary">
    <w:name w:val="Heading-Secondary"/>
    <w:basedOn w:val="Heading-Main"/>
    <w:qFormat/>
    <w:rsid w:val="00C81368"/>
    <w:pPr>
      <w:ind w:left="720"/>
    </w:pPr>
    <w:rPr>
      <w:b w:val="0"/>
    </w:rPr>
  </w:style>
  <w:style w:type="paragraph" w:customStyle="1" w:styleId="Authors">
    <w:name w:val="Authors"/>
    <w:basedOn w:val="Normal"/>
    <w:rsid w:val="00B120F3"/>
    <w:pPr>
      <w:spacing w:before="120" w:after="360"/>
    </w:pPr>
    <w:rPr>
      <w:rFonts w:eastAsia="Times New Roman"/>
      <w:b/>
      <w:sz w:val="24"/>
      <w:szCs w:val="24"/>
    </w:rPr>
  </w:style>
  <w:style w:type="paragraph" w:customStyle="1" w:styleId="Text">
    <w:name w:val="Text"/>
    <w:basedOn w:val="Normal"/>
    <w:rsid w:val="008A6077"/>
    <w:pPr>
      <w:spacing w:before="120"/>
      <w:ind w:firstLine="720"/>
    </w:pPr>
    <w:rPr>
      <w:rFonts w:eastAsia="Times New Roman"/>
      <w:sz w:val="24"/>
      <w:szCs w:val="24"/>
    </w:rPr>
  </w:style>
  <w:style w:type="paragraph" w:customStyle="1" w:styleId="FigureorTableCaption">
    <w:name w:val="Figure or Table Caption"/>
    <w:basedOn w:val="Normal"/>
    <w:rsid w:val="008A6077"/>
    <w:pPr>
      <w:keepNext/>
      <w:spacing w:before="240"/>
      <w:outlineLvl w:val="0"/>
    </w:pPr>
    <w:rPr>
      <w:rFonts w:eastAsia="Times New Roman"/>
      <w:kern w:val="28"/>
      <w:sz w:val="24"/>
      <w:szCs w:val="24"/>
    </w:rPr>
  </w:style>
  <w:style w:type="character" w:customStyle="1" w:styleId="HeaderChar">
    <w:name w:val="Header Char"/>
    <w:basedOn w:val="DefaultParagraphFont"/>
    <w:link w:val="Header"/>
    <w:uiPriority w:val="99"/>
    <w:rsid w:val="000379AB"/>
    <w:rPr>
      <w:rFonts w:ascii="Times New Roman" w:eastAsia="Calibri" w:hAnsi="Times New Roman" w:cs="Times New Roman"/>
      <w:sz w:val="20"/>
      <w:szCs w:val="20"/>
    </w:rPr>
  </w:style>
  <w:style w:type="character" w:styleId="Hyperlink">
    <w:name w:val="Hyperlink"/>
    <w:rsid w:val="008A6077"/>
    <w:rPr>
      <w:color w:val="0000FF"/>
      <w:u w:val="single"/>
    </w:rPr>
  </w:style>
  <w:style w:type="paragraph" w:customStyle="1" w:styleId="Heading-Main">
    <w:name w:val="Heading-Main"/>
    <w:basedOn w:val="Normal"/>
    <w:rsid w:val="005358D5"/>
    <w:pPr>
      <w:keepNext/>
      <w:spacing w:before="240" w:after="120"/>
      <w:outlineLvl w:val="0"/>
    </w:pPr>
    <w:rPr>
      <w:rFonts w:eastAsia="Times New Roman"/>
      <w:b/>
      <w:bCs/>
      <w:kern w:val="28"/>
      <w:sz w:val="24"/>
      <w:szCs w:val="24"/>
    </w:rPr>
  </w:style>
  <w:style w:type="paragraph" w:customStyle="1" w:styleId="Affiliation">
    <w:name w:val="Affiliation"/>
    <w:basedOn w:val="Text"/>
    <w:qFormat/>
    <w:rsid w:val="00B719C8"/>
    <w:pPr>
      <w:ind w:firstLine="0"/>
    </w:pPr>
  </w:style>
  <w:style w:type="paragraph" w:customStyle="1" w:styleId="KeyPoints">
    <w:name w:val="Key Points"/>
    <w:basedOn w:val="Normal"/>
    <w:rsid w:val="008A6077"/>
    <w:pPr>
      <w:spacing w:before="120"/>
    </w:pPr>
    <w:rPr>
      <w:rFonts w:eastAsia="Times New Roman"/>
      <w:sz w:val="24"/>
      <w:szCs w:val="24"/>
    </w:rPr>
  </w:style>
  <w:style w:type="paragraph" w:customStyle="1" w:styleId="Abstract">
    <w:name w:val="Abstract"/>
    <w:basedOn w:val="Normal"/>
    <w:qFormat/>
    <w:rsid w:val="00400425"/>
    <w:pPr>
      <w:spacing w:before="120"/>
    </w:pPr>
    <w:rPr>
      <w:rFonts w:eastAsia="Times New Roman"/>
      <w:sz w:val="24"/>
      <w:szCs w:val="24"/>
    </w:rPr>
  </w:style>
  <w:style w:type="character" w:customStyle="1" w:styleId="TitleChar">
    <w:name w:val="Title Char"/>
    <w:basedOn w:val="DefaultParagraphFont"/>
    <w:link w:val="Title"/>
    <w:uiPriority w:val="10"/>
    <w:rsid w:val="00400425"/>
    <w:rPr>
      <w:rFonts w:ascii="Times New Roman" w:eastAsiaTheme="majorEastAsia" w:hAnsi="Times New Roman" w:cstheme="majorBidi"/>
      <w:b/>
      <w:spacing w:val="-10"/>
      <w:kern w:val="28"/>
      <w:sz w:val="28"/>
      <w:szCs w:val="56"/>
    </w:rPr>
  </w:style>
  <w:style w:type="paragraph" w:customStyle="1" w:styleId="Note">
    <w:name w:val="Note"/>
    <w:basedOn w:val="Normal"/>
    <w:qFormat/>
    <w:rsid w:val="0037466A"/>
    <w:pPr>
      <w:spacing w:before="240" w:after="240"/>
    </w:pPr>
    <w:rPr>
      <w:color w:val="00B0F0"/>
    </w:rPr>
  </w:style>
  <w:style w:type="paragraph" w:styleId="NormalWeb">
    <w:name w:val="Normal (Web)"/>
    <w:basedOn w:val="Normal"/>
    <w:uiPriority w:val="99"/>
    <w:semiHidden/>
    <w:unhideWhenUsed/>
    <w:rsid w:val="002F3B11"/>
    <w:rPr>
      <w:sz w:val="24"/>
      <w:szCs w:val="24"/>
    </w:rPr>
  </w:style>
  <w:style w:type="paragraph" w:styleId="Footer">
    <w:name w:val="footer"/>
    <w:basedOn w:val="Normal"/>
    <w:link w:val="FooterChar"/>
    <w:uiPriority w:val="99"/>
    <w:unhideWhenUsed/>
    <w:rsid w:val="000379AB"/>
    <w:pPr>
      <w:tabs>
        <w:tab w:val="center" w:pos="4680"/>
        <w:tab w:val="right" w:pos="9360"/>
      </w:tabs>
    </w:pPr>
  </w:style>
  <w:style w:type="character" w:customStyle="1" w:styleId="FooterChar">
    <w:name w:val="Footer Char"/>
    <w:basedOn w:val="DefaultParagraphFont"/>
    <w:link w:val="Footer"/>
    <w:uiPriority w:val="99"/>
    <w:rsid w:val="000379AB"/>
    <w:rPr>
      <w:rFonts w:ascii="Times New Roman" w:eastAsia="Calibri" w:hAnsi="Times New Roman" w:cs="Times New Roman"/>
      <w:sz w:val="20"/>
      <w:szCs w:val="20"/>
    </w:rPr>
  </w:style>
  <w:style w:type="paragraph" w:styleId="ListParagraph">
    <w:name w:val="List Paragraph"/>
    <w:basedOn w:val="Normal"/>
    <w:uiPriority w:val="34"/>
    <w:qFormat/>
    <w:rsid w:val="00D810E5"/>
    <w:pPr>
      <w:spacing w:after="200"/>
      <w:ind w:left="720"/>
      <w:contextualSpacing/>
    </w:pPr>
    <w:rPr>
      <w:rFonts w:asciiTheme="minorHAnsi" w:eastAsiaTheme="minorEastAsia" w:hAnsiTheme="minorHAnsi" w:cstheme="minorBidi"/>
      <w:sz w:val="24"/>
      <w:szCs w:val="24"/>
      <w:lang w:eastAsia="ja-JP"/>
    </w:rPr>
  </w:style>
  <w:style w:type="character" w:customStyle="1" w:styleId="UnresolvedMention1">
    <w:name w:val="Unresolved Mention1"/>
    <w:basedOn w:val="DefaultParagraphFont"/>
    <w:uiPriority w:val="99"/>
    <w:rsid w:val="00B81C79"/>
    <w:rPr>
      <w:color w:val="808080"/>
      <w:shd w:val="clear" w:color="auto" w:fill="E6E6E6"/>
    </w:rPr>
  </w:style>
  <w:style w:type="paragraph" w:styleId="BalloonText">
    <w:name w:val="Balloon Text"/>
    <w:basedOn w:val="Normal"/>
    <w:link w:val="BalloonTextChar"/>
    <w:uiPriority w:val="99"/>
    <w:semiHidden/>
    <w:unhideWhenUsed/>
    <w:rsid w:val="007B4B93"/>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B4B93"/>
    <w:rPr>
      <w:rFonts w:ascii="Segoe UI" w:eastAsia="Calibri" w:hAnsi="Segoe UI" w:cs="Segoe UI"/>
      <w:sz w:val="18"/>
      <w:szCs w:val="18"/>
    </w:rPr>
  </w:style>
  <w:style w:type="character" w:styleId="Emphasis">
    <w:name w:val="Emphasis"/>
    <w:basedOn w:val="DefaultParagraphFont"/>
    <w:uiPriority w:val="20"/>
    <w:qFormat/>
    <w:rsid w:val="007B4B93"/>
    <w:rPr>
      <w:i/>
      <w:iCs/>
    </w:rPr>
  </w:style>
  <w:style w:type="character" w:styleId="FollowedHyperlink">
    <w:name w:val="FollowedHyperlink"/>
    <w:basedOn w:val="DefaultParagraphFont"/>
    <w:uiPriority w:val="99"/>
    <w:semiHidden/>
    <w:unhideWhenUsed/>
    <w:rsid w:val="00F45E57"/>
    <w:rPr>
      <w:color w:val="954F72" w:themeColor="followedHyperlink"/>
      <w:u w:val="single"/>
    </w:rPr>
  </w:style>
  <w:style w:type="table" w:styleId="TableGrid">
    <w:name w:val="Table Grid"/>
    <w:basedOn w:val="TableNormal"/>
    <w:uiPriority w:val="39"/>
    <w:rsid w:val="00F9589F"/>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eading1Char">
    <w:name w:val="Heading 1 Char"/>
    <w:basedOn w:val="DefaultParagraphFont"/>
    <w:link w:val="Heading1"/>
    <w:uiPriority w:val="9"/>
    <w:rsid w:val="00816490"/>
    <w:rPr>
      <w:rFonts w:asciiTheme="majorHAnsi" w:eastAsiaTheme="majorEastAsia" w:hAnsiTheme="majorHAnsi" w:cstheme="majorBidi"/>
      <w:b/>
      <w:bCs/>
      <w:color w:val="2C6EAB" w:themeColor="accent1" w:themeShade="B5"/>
      <w:sz w:val="32"/>
      <w:szCs w:val="32"/>
    </w:rPr>
  </w:style>
  <w:style w:type="character" w:styleId="CommentReference">
    <w:name w:val="annotation reference"/>
    <w:basedOn w:val="DefaultParagraphFont"/>
    <w:uiPriority w:val="99"/>
    <w:semiHidden/>
    <w:unhideWhenUsed/>
    <w:rsid w:val="00C6591A"/>
    <w:rPr>
      <w:sz w:val="16"/>
      <w:szCs w:val="16"/>
    </w:rPr>
  </w:style>
  <w:style w:type="paragraph" w:styleId="CommentText">
    <w:name w:val="annotation text"/>
    <w:basedOn w:val="Normal"/>
    <w:link w:val="CommentTextChar"/>
    <w:uiPriority w:val="99"/>
    <w:semiHidden/>
    <w:unhideWhenUsed/>
    <w:rsid w:val="00C6591A"/>
  </w:style>
  <w:style w:type="character" w:customStyle="1" w:styleId="CommentTextChar">
    <w:name w:val="Comment Text Char"/>
    <w:basedOn w:val="DefaultParagraphFont"/>
    <w:link w:val="CommentText"/>
    <w:uiPriority w:val="99"/>
    <w:semiHidden/>
    <w:rsid w:val="00C6591A"/>
    <w:rPr>
      <w:rFonts w:ascii="Times New Roman" w:eastAsia="Calibri"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C6591A"/>
    <w:rPr>
      <w:b/>
      <w:bCs/>
    </w:rPr>
  </w:style>
  <w:style w:type="character" w:customStyle="1" w:styleId="CommentSubjectChar">
    <w:name w:val="Comment Subject Char"/>
    <w:basedOn w:val="CommentTextChar"/>
    <w:link w:val="CommentSubject"/>
    <w:uiPriority w:val="99"/>
    <w:semiHidden/>
    <w:rsid w:val="00C6591A"/>
    <w:rPr>
      <w:rFonts w:ascii="Times New Roman" w:eastAsia="Calibri" w:hAnsi="Times New Roman" w:cs="Times New Roman"/>
      <w:b/>
      <w:bCs/>
      <w:sz w:val="20"/>
      <w:szCs w:val="20"/>
    </w:rPr>
  </w:style>
  <w:style w:type="character" w:customStyle="1" w:styleId="NichtaufgelsteErwhnung1">
    <w:name w:val="Nicht aufgelöste Erwähnung1"/>
    <w:basedOn w:val="DefaultParagraphFont"/>
    <w:uiPriority w:val="99"/>
    <w:semiHidden/>
    <w:unhideWhenUsed/>
    <w:rsid w:val="000F3B55"/>
    <w:rPr>
      <w:color w:val="605E5C"/>
      <w:shd w:val="clear" w:color="auto" w:fill="E1DFDD"/>
    </w:rPr>
  </w:style>
  <w:style w:type="paragraph" w:styleId="Revision">
    <w:name w:val="Revision"/>
    <w:hidden/>
    <w:uiPriority w:val="99"/>
    <w:semiHidden/>
    <w:rsid w:val="00271468"/>
    <w:rPr>
      <w:rFonts w:ascii="Times New Roman" w:eastAsia="Calibri" w:hAnsi="Times New Roman" w:cs="Times New Roman"/>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10844717">
      <w:bodyDiv w:val="1"/>
      <w:marLeft w:val="0"/>
      <w:marRight w:val="0"/>
      <w:marTop w:val="0"/>
      <w:marBottom w:val="0"/>
      <w:divBdr>
        <w:top w:val="none" w:sz="0" w:space="0" w:color="auto"/>
        <w:left w:val="none" w:sz="0" w:space="0" w:color="auto"/>
        <w:bottom w:val="none" w:sz="0" w:space="0" w:color="auto"/>
        <w:right w:val="none" w:sz="0" w:space="0" w:color="auto"/>
      </w:divBdr>
    </w:div>
    <w:div w:id="241108731">
      <w:bodyDiv w:val="1"/>
      <w:marLeft w:val="0"/>
      <w:marRight w:val="0"/>
      <w:marTop w:val="0"/>
      <w:marBottom w:val="0"/>
      <w:divBdr>
        <w:top w:val="none" w:sz="0" w:space="0" w:color="auto"/>
        <w:left w:val="none" w:sz="0" w:space="0" w:color="auto"/>
        <w:bottom w:val="none" w:sz="0" w:space="0" w:color="auto"/>
        <w:right w:val="none" w:sz="0" w:space="0" w:color="auto"/>
      </w:divBdr>
    </w:div>
    <w:div w:id="345134175">
      <w:bodyDiv w:val="1"/>
      <w:marLeft w:val="0"/>
      <w:marRight w:val="0"/>
      <w:marTop w:val="0"/>
      <w:marBottom w:val="0"/>
      <w:divBdr>
        <w:top w:val="none" w:sz="0" w:space="0" w:color="auto"/>
        <w:left w:val="none" w:sz="0" w:space="0" w:color="auto"/>
        <w:bottom w:val="none" w:sz="0" w:space="0" w:color="auto"/>
        <w:right w:val="none" w:sz="0" w:space="0" w:color="auto"/>
      </w:divBdr>
    </w:div>
    <w:div w:id="434055391">
      <w:bodyDiv w:val="1"/>
      <w:marLeft w:val="0"/>
      <w:marRight w:val="0"/>
      <w:marTop w:val="0"/>
      <w:marBottom w:val="0"/>
      <w:divBdr>
        <w:top w:val="none" w:sz="0" w:space="0" w:color="auto"/>
        <w:left w:val="none" w:sz="0" w:space="0" w:color="auto"/>
        <w:bottom w:val="none" w:sz="0" w:space="0" w:color="auto"/>
        <w:right w:val="none" w:sz="0" w:space="0" w:color="auto"/>
      </w:divBdr>
    </w:div>
    <w:div w:id="603614477">
      <w:bodyDiv w:val="1"/>
      <w:marLeft w:val="0"/>
      <w:marRight w:val="0"/>
      <w:marTop w:val="0"/>
      <w:marBottom w:val="0"/>
      <w:divBdr>
        <w:top w:val="none" w:sz="0" w:space="0" w:color="auto"/>
        <w:left w:val="none" w:sz="0" w:space="0" w:color="auto"/>
        <w:bottom w:val="none" w:sz="0" w:space="0" w:color="auto"/>
        <w:right w:val="none" w:sz="0" w:space="0" w:color="auto"/>
      </w:divBdr>
    </w:div>
    <w:div w:id="704406528">
      <w:bodyDiv w:val="1"/>
      <w:marLeft w:val="0"/>
      <w:marRight w:val="0"/>
      <w:marTop w:val="0"/>
      <w:marBottom w:val="0"/>
      <w:divBdr>
        <w:top w:val="none" w:sz="0" w:space="0" w:color="auto"/>
        <w:left w:val="none" w:sz="0" w:space="0" w:color="auto"/>
        <w:bottom w:val="none" w:sz="0" w:space="0" w:color="auto"/>
        <w:right w:val="none" w:sz="0" w:space="0" w:color="auto"/>
      </w:divBdr>
    </w:div>
    <w:div w:id="796139360">
      <w:bodyDiv w:val="1"/>
      <w:marLeft w:val="0"/>
      <w:marRight w:val="0"/>
      <w:marTop w:val="0"/>
      <w:marBottom w:val="0"/>
      <w:divBdr>
        <w:top w:val="none" w:sz="0" w:space="0" w:color="auto"/>
        <w:left w:val="none" w:sz="0" w:space="0" w:color="auto"/>
        <w:bottom w:val="none" w:sz="0" w:space="0" w:color="auto"/>
        <w:right w:val="none" w:sz="0" w:space="0" w:color="auto"/>
      </w:divBdr>
    </w:div>
    <w:div w:id="812676312">
      <w:bodyDiv w:val="1"/>
      <w:marLeft w:val="0"/>
      <w:marRight w:val="0"/>
      <w:marTop w:val="0"/>
      <w:marBottom w:val="0"/>
      <w:divBdr>
        <w:top w:val="none" w:sz="0" w:space="0" w:color="auto"/>
        <w:left w:val="none" w:sz="0" w:space="0" w:color="auto"/>
        <w:bottom w:val="none" w:sz="0" w:space="0" w:color="auto"/>
        <w:right w:val="none" w:sz="0" w:space="0" w:color="auto"/>
      </w:divBdr>
    </w:div>
    <w:div w:id="877201397">
      <w:bodyDiv w:val="1"/>
      <w:marLeft w:val="0"/>
      <w:marRight w:val="0"/>
      <w:marTop w:val="0"/>
      <w:marBottom w:val="0"/>
      <w:divBdr>
        <w:top w:val="none" w:sz="0" w:space="0" w:color="auto"/>
        <w:left w:val="none" w:sz="0" w:space="0" w:color="auto"/>
        <w:bottom w:val="none" w:sz="0" w:space="0" w:color="auto"/>
        <w:right w:val="none" w:sz="0" w:space="0" w:color="auto"/>
      </w:divBdr>
    </w:div>
    <w:div w:id="1017734784">
      <w:bodyDiv w:val="1"/>
      <w:marLeft w:val="0"/>
      <w:marRight w:val="0"/>
      <w:marTop w:val="0"/>
      <w:marBottom w:val="0"/>
      <w:divBdr>
        <w:top w:val="none" w:sz="0" w:space="0" w:color="auto"/>
        <w:left w:val="none" w:sz="0" w:space="0" w:color="auto"/>
        <w:bottom w:val="none" w:sz="0" w:space="0" w:color="auto"/>
        <w:right w:val="none" w:sz="0" w:space="0" w:color="auto"/>
      </w:divBdr>
    </w:div>
    <w:div w:id="1147405425">
      <w:bodyDiv w:val="1"/>
      <w:marLeft w:val="0"/>
      <w:marRight w:val="0"/>
      <w:marTop w:val="0"/>
      <w:marBottom w:val="0"/>
      <w:divBdr>
        <w:top w:val="none" w:sz="0" w:space="0" w:color="auto"/>
        <w:left w:val="none" w:sz="0" w:space="0" w:color="auto"/>
        <w:bottom w:val="none" w:sz="0" w:space="0" w:color="auto"/>
        <w:right w:val="none" w:sz="0" w:space="0" w:color="auto"/>
      </w:divBdr>
    </w:div>
    <w:div w:id="1206797146">
      <w:bodyDiv w:val="1"/>
      <w:marLeft w:val="0"/>
      <w:marRight w:val="0"/>
      <w:marTop w:val="0"/>
      <w:marBottom w:val="0"/>
      <w:divBdr>
        <w:top w:val="none" w:sz="0" w:space="0" w:color="auto"/>
        <w:left w:val="none" w:sz="0" w:space="0" w:color="auto"/>
        <w:bottom w:val="none" w:sz="0" w:space="0" w:color="auto"/>
        <w:right w:val="none" w:sz="0" w:space="0" w:color="auto"/>
      </w:divBdr>
    </w:div>
    <w:div w:id="1254120579">
      <w:bodyDiv w:val="1"/>
      <w:marLeft w:val="0"/>
      <w:marRight w:val="0"/>
      <w:marTop w:val="0"/>
      <w:marBottom w:val="0"/>
      <w:divBdr>
        <w:top w:val="none" w:sz="0" w:space="0" w:color="auto"/>
        <w:left w:val="none" w:sz="0" w:space="0" w:color="auto"/>
        <w:bottom w:val="none" w:sz="0" w:space="0" w:color="auto"/>
        <w:right w:val="none" w:sz="0" w:space="0" w:color="auto"/>
      </w:divBdr>
    </w:div>
    <w:div w:id="1326199967">
      <w:bodyDiv w:val="1"/>
      <w:marLeft w:val="0"/>
      <w:marRight w:val="0"/>
      <w:marTop w:val="0"/>
      <w:marBottom w:val="0"/>
      <w:divBdr>
        <w:top w:val="none" w:sz="0" w:space="0" w:color="auto"/>
        <w:left w:val="none" w:sz="0" w:space="0" w:color="auto"/>
        <w:bottom w:val="none" w:sz="0" w:space="0" w:color="auto"/>
        <w:right w:val="none" w:sz="0" w:space="0" w:color="auto"/>
      </w:divBdr>
    </w:div>
    <w:div w:id="1412509120">
      <w:bodyDiv w:val="1"/>
      <w:marLeft w:val="0"/>
      <w:marRight w:val="0"/>
      <w:marTop w:val="0"/>
      <w:marBottom w:val="0"/>
      <w:divBdr>
        <w:top w:val="none" w:sz="0" w:space="0" w:color="auto"/>
        <w:left w:val="none" w:sz="0" w:space="0" w:color="auto"/>
        <w:bottom w:val="none" w:sz="0" w:space="0" w:color="auto"/>
        <w:right w:val="none" w:sz="0" w:space="0" w:color="auto"/>
      </w:divBdr>
    </w:div>
    <w:div w:id="1524050897">
      <w:bodyDiv w:val="1"/>
      <w:marLeft w:val="0"/>
      <w:marRight w:val="0"/>
      <w:marTop w:val="0"/>
      <w:marBottom w:val="0"/>
      <w:divBdr>
        <w:top w:val="none" w:sz="0" w:space="0" w:color="auto"/>
        <w:left w:val="none" w:sz="0" w:space="0" w:color="auto"/>
        <w:bottom w:val="none" w:sz="0" w:space="0" w:color="auto"/>
        <w:right w:val="none" w:sz="0" w:space="0" w:color="auto"/>
      </w:divBdr>
    </w:div>
    <w:div w:id="1572689984">
      <w:bodyDiv w:val="1"/>
      <w:marLeft w:val="0"/>
      <w:marRight w:val="0"/>
      <w:marTop w:val="0"/>
      <w:marBottom w:val="0"/>
      <w:divBdr>
        <w:top w:val="none" w:sz="0" w:space="0" w:color="auto"/>
        <w:left w:val="none" w:sz="0" w:space="0" w:color="auto"/>
        <w:bottom w:val="none" w:sz="0" w:space="0" w:color="auto"/>
        <w:right w:val="none" w:sz="0" w:space="0" w:color="auto"/>
      </w:divBdr>
    </w:div>
    <w:div w:id="1653018542">
      <w:bodyDiv w:val="1"/>
      <w:marLeft w:val="0"/>
      <w:marRight w:val="0"/>
      <w:marTop w:val="0"/>
      <w:marBottom w:val="0"/>
      <w:divBdr>
        <w:top w:val="none" w:sz="0" w:space="0" w:color="auto"/>
        <w:left w:val="none" w:sz="0" w:space="0" w:color="auto"/>
        <w:bottom w:val="none" w:sz="0" w:space="0" w:color="auto"/>
        <w:right w:val="none" w:sz="0" w:space="0" w:color="auto"/>
      </w:divBdr>
    </w:div>
    <w:div w:id="1699696663">
      <w:bodyDiv w:val="1"/>
      <w:marLeft w:val="0"/>
      <w:marRight w:val="0"/>
      <w:marTop w:val="0"/>
      <w:marBottom w:val="0"/>
      <w:divBdr>
        <w:top w:val="none" w:sz="0" w:space="0" w:color="auto"/>
        <w:left w:val="none" w:sz="0" w:space="0" w:color="auto"/>
        <w:bottom w:val="none" w:sz="0" w:space="0" w:color="auto"/>
        <w:right w:val="none" w:sz="0" w:space="0" w:color="auto"/>
      </w:divBdr>
    </w:div>
    <w:div w:id="1858538578">
      <w:bodyDiv w:val="1"/>
      <w:marLeft w:val="0"/>
      <w:marRight w:val="0"/>
      <w:marTop w:val="0"/>
      <w:marBottom w:val="0"/>
      <w:divBdr>
        <w:top w:val="none" w:sz="0" w:space="0" w:color="auto"/>
        <w:left w:val="none" w:sz="0" w:space="0" w:color="auto"/>
        <w:bottom w:val="none" w:sz="0" w:space="0" w:color="auto"/>
        <w:right w:val="none" w:sz="0" w:space="0" w:color="auto"/>
      </w:divBdr>
    </w:div>
    <w:div w:id="1979996042">
      <w:bodyDiv w:val="1"/>
      <w:marLeft w:val="0"/>
      <w:marRight w:val="0"/>
      <w:marTop w:val="0"/>
      <w:marBottom w:val="0"/>
      <w:divBdr>
        <w:top w:val="none" w:sz="0" w:space="0" w:color="auto"/>
        <w:left w:val="none" w:sz="0" w:space="0" w:color="auto"/>
        <w:bottom w:val="none" w:sz="0" w:space="0" w:color="auto"/>
        <w:right w:val="none" w:sz="0" w:space="0" w:color="auto"/>
      </w:divBdr>
    </w:div>
    <w:div w:id="208668407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1.xml"/><Relationship Id="rId12" Type="http://schemas.openxmlformats.org/officeDocument/2006/relationships/header" Target="header2.xml"/><Relationship Id="rId13" Type="http://schemas.openxmlformats.org/officeDocument/2006/relationships/fontTable" Target="fontTable.xml"/><Relationship Id="rId14"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comments" Target="comments.xml"/><Relationship Id="rId10"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6C53F27-2EB9-2449-8B00-406AC50D0BE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3</TotalTime>
  <Pages>17</Pages>
  <Words>19638</Words>
  <Characters>111941</Characters>
  <Application>Microsoft Macintosh Word</Application>
  <DocSecurity>0</DocSecurity>
  <Lines>932</Lines>
  <Paragraphs>262</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3131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ooks Hanson</dc:creator>
  <cp:keywords/>
  <dc:description/>
  <cp:lastModifiedBy>Jeff Beem-Miller</cp:lastModifiedBy>
  <cp:revision>1</cp:revision>
  <dcterms:created xsi:type="dcterms:W3CDTF">2020-06-15T14:13:00Z</dcterms:created>
  <dcterms:modified xsi:type="dcterms:W3CDTF">2020-07-01T14: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Citation Style_1">
    <vt:lpwstr>http://www.zotero.org/styles/apa</vt:lpwstr>
  </property>
  <property fmtid="{D5CDD505-2E9C-101B-9397-08002B2CF9AE}" pid="24" name="Mendeley Unique User Id_1">
    <vt:lpwstr>250b7d9f-c070-3b59-9a6f-fb3d87c67599</vt:lpwstr>
  </property>
</Properties>
</file>